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E51B1F" w14:textId="77777777" w:rsidR="003176CB" w:rsidRDefault="003176CB" w:rsidP="00692D89">
      <w:pPr>
        <w:pStyle w:val="Titel"/>
      </w:pPr>
    </w:p>
    <w:p w14:paraId="584E220B" w14:textId="77777777" w:rsidR="003176CB" w:rsidRDefault="003176CB" w:rsidP="00692D89">
      <w:pPr>
        <w:pStyle w:val="Titel"/>
      </w:pPr>
    </w:p>
    <w:p w14:paraId="487CD929" w14:textId="77777777" w:rsidR="003176CB" w:rsidRDefault="003176CB" w:rsidP="00692D89">
      <w:pPr>
        <w:pStyle w:val="Titel"/>
      </w:pPr>
    </w:p>
    <w:p w14:paraId="40DEDAE2" w14:textId="77777777" w:rsidR="003176CB" w:rsidRDefault="003176CB" w:rsidP="00692D89">
      <w:pPr>
        <w:pStyle w:val="Titel"/>
      </w:pPr>
    </w:p>
    <w:p w14:paraId="407FDAF5" w14:textId="77777777" w:rsidR="0021038B" w:rsidRPr="0052778F" w:rsidRDefault="003176CB" w:rsidP="00692D89">
      <w:pPr>
        <w:pStyle w:val="Titel"/>
      </w:pPr>
      <w:r w:rsidRPr="0052778F">
        <w:t>HUGO</w:t>
      </w:r>
    </w:p>
    <w:p w14:paraId="6D527818" w14:textId="1BFA0472" w:rsidR="00D22BC5" w:rsidRPr="0052778F" w:rsidRDefault="00CE0313" w:rsidP="00692D89">
      <w:pPr>
        <w:pStyle w:val="Untertitel"/>
      </w:pPr>
      <w:bookmarkStart w:id="0" w:name="OLE_LINK2"/>
      <w:r w:rsidRPr="0052778F">
        <w:t>High</w:t>
      </w:r>
      <w:r w:rsidR="00074F00" w:rsidRPr="0052778F">
        <w:t>ly</w:t>
      </w:r>
      <w:r w:rsidRPr="0052778F">
        <w:t xml:space="preserve"> U</w:t>
      </w:r>
      <w:r w:rsidR="00074F00" w:rsidRPr="0052778F">
        <w:t>seful</w:t>
      </w:r>
      <w:r w:rsidRPr="0052778F">
        <w:t xml:space="preserve"> Grap</w:t>
      </w:r>
      <w:r w:rsidR="00074F00" w:rsidRPr="0052778F">
        <w:t>h</w:t>
      </w:r>
      <w:r w:rsidRPr="0052778F">
        <w:t>ical Output</w:t>
      </w:r>
      <w:bookmarkEnd w:id="0"/>
    </w:p>
    <w:p w14:paraId="03FFAE17" w14:textId="77777777" w:rsidR="003176CB" w:rsidRPr="0052778F" w:rsidRDefault="003176CB" w:rsidP="00692D89"/>
    <w:p w14:paraId="02C66DF8" w14:textId="77777777" w:rsidR="003176CB" w:rsidRPr="0052778F" w:rsidRDefault="003176CB" w:rsidP="00692D89"/>
    <w:p w14:paraId="11756CC2" w14:textId="77777777" w:rsidR="003176CB" w:rsidRDefault="003176CB" w:rsidP="00692D89">
      <w:r>
        <w:t>Durchgeführt im Rahmen des Moduls „Big Data Engineering“ des Master Studiengangs Wirtschaftsinformatik an der Fachhochschule Münster.</w:t>
      </w:r>
    </w:p>
    <w:p w14:paraId="60DA01A7" w14:textId="77777777" w:rsidR="003176CB" w:rsidRDefault="003176CB" w:rsidP="00692D89"/>
    <w:p w14:paraId="267E56D6" w14:textId="77777777" w:rsidR="003176CB" w:rsidRDefault="003176CB" w:rsidP="00692D89"/>
    <w:p w14:paraId="57D60A2F" w14:textId="6540865C" w:rsidR="003176CB" w:rsidRDefault="003176CB" w:rsidP="00692D89">
      <w:r>
        <w:t>Gruppenmit</w:t>
      </w:r>
      <w:r w:rsidR="000F2C79">
        <w:t>g</w:t>
      </w:r>
      <w:r>
        <w:t>lieder:</w:t>
      </w:r>
    </w:p>
    <w:p w14:paraId="00F852D3" w14:textId="3880C211" w:rsidR="000A2F05" w:rsidRDefault="003176CB" w:rsidP="00692D89">
      <w:r>
        <w:t>Ben Lohrengel</w:t>
      </w:r>
      <w:r>
        <w:tab/>
      </w:r>
      <w:r>
        <w:tab/>
        <w:t>Matr</w:t>
      </w:r>
      <w:r w:rsidR="008F3502">
        <w:t>ikelnummer</w:t>
      </w:r>
      <w:r>
        <w:t xml:space="preserve">: </w:t>
      </w:r>
      <w:r w:rsidR="008F3502" w:rsidRPr="008F3502">
        <w:t>872164</w:t>
      </w:r>
    </w:p>
    <w:p w14:paraId="39C02E8D" w14:textId="337F5F88" w:rsidR="003176CB" w:rsidRDefault="003176CB" w:rsidP="00692D89">
      <w:r>
        <w:t>André Meier</w:t>
      </w:r>
      <w:r>
        <w:tab/>
      </w:r>
      <w:r>
        <w:tab/>
        <w:t>Matr</w:t>
      </w:r>
      <w:r w:rsidR="008F3502">
        <w:t>ikelnummer</w:t>
      </w:r>
      <w:r>
        <w:t>:</w:t>
      </w:r>
      <w:r w:rsidR="008F3502">
        <w:t xml:space="preserve"> 872175</w:t>
      </w:r>
    </w:p>
    <w:p w14:paraId="1CC6B4BC" w14:textId="77777777" w:rsidR="003176CB" w:rsidRDefault="003176CB" w:rsidP="00692D89"/>
    <w:p w14:paraId="0E105E27" w14:textId="77777777" w:rsidR="003176CB" w:rsidRDefault="003176CB" w:rsidP="00692D89"/>
    <w:p w14:paraId="24F8A715" w14:textId="77777777" w:rsidR="003176CB" w:rsidRDefault="003176CB" w:rsidP="00692D89"/>
    <w:p w14:paraId="722E8AD8" w14:textId="40821B4F" w:rsidR="003176CB" w:rsidRDefault="003176CB" w:rsidP="00692D89">
      <w:r>
        <w:t>Prüfer</w:t>
      </w:r>
      <w:r w:rsidR="003405BB">
        <w:t>:</w:t>
      </w:r>
    </w:p>
    <w:p w14:paraId="7E9185D6" w14:textId="61F2F3DC" w:rsidR="003176CB" w:rsidRDefault="003176CB" w:rsidP="00692D89">
      <w:r>
        <w:t>Lars George</w:t>
      </w:r>
    </w:p>
    <w:p w14:paraId="37601A74" w14:textId="77777777" w:rsidR="003176CB" w:rsidRDefault="003176CB" w:rsidP="00692D89"/>
    <w:p w14:paraId="41561619" w14:textId="77777777" w:rsidR="00F2673F" w:rsidRDefault="00F2673F" w:rsidP="00692D89"/>
    <w:p w14:paraId="7CE39CD1" w14:textId="77777777" w:rsidR="003176CB" w:rsidRDefault="003176CB" w:rsidP="00692D89"/>
    <w:p w14:paraId="47939B4C" w14:textId="5F07A59A" w:rsidR="00860651" w:rsidRDefault="003176CB" w:rsidP="00692D89">
      <w:r>
        <w:t>Abgabedatum:</w:t>
      </w:r>
      <w:r w:rsidR="00860651">
        <w:t xml:space="preserve"> 25.02.2016</w:t>
      </w:r>
    </w:p>
    <w:p w14:paraId="168F3B08" w14:textId="77777777" w:rsidR="00EE6EBF" w:rsidRDefault="00EE6EBF" w:rsidP="00EE6EBF">
      <w:pPr>
        <w:pStyle w:val="berschrift1"/>
        <w:rPr>
          <w:noProof/>
        </w:rPr>
      </w:pPr>
      <w:bookmarkStart w:id="1" w:name="_Toc444111658"/>
      <w:r>
        <w:rPr>
          <w:noProof/>
        </w:rPr>
        <w:lastRenderedPageBreak/>
        <w:t>Vorwort</w:t>
      </w:r>
      <w:bookmarkEnd w:id="1"/>
    </w:p>
    <w:p w14:paraId="0FD856E2" w14:textId="77777777" w:rsidR="00EE6EBF" w:rsidRDefault="00EE6EBF" w:rsidP="00EE6EBF"/>
    <w:p w14:paraId="7989DFAF" w14:textId="77777777" w:rsidR="00EE6EBF" w:rsidRDefault="00EE6EBF" w:rsidP="00EE6EBF">
      <w:r>
        <w:t xml:space="preserve">Die vorliegende Dokumentation beschreibt  das Projekt HUGO (Highly Useful Graphical Output), welches im Rahmen des Mastermoduls Big Data Engineering an der Fachhochschule Münster im Wintersemester 2015/16 durch André Meier und Ben Lohrengel durchgeführt wurde. </w:t>
      </w:r>
    </w:p>
    <w:p w14:paraId="395736A2" w14:textId="77777777" w:rsidR="00EE6EBF" w:rsidRDefault="00EE6EBF" w:rsidP="00EE6EBF">
      <w:r>
        <w:t xml:space="preserve">Dabei wurden folgende Aufgabenteile durch André Meier realisiert: </w:t>
      </w:r>
    </w:p>
    <w:p w14:paraId="61D7BAA5" w14:textId="77777777" w:rsidR="00EE6EBF" w:rsidRDefault="00EE6EBF" w:rsidP="00EE6EBF"/>
    <w:p w14:paraId="2C2024F5" w14:textId="633DBBE7" w:rsidR="00EE6EBF" w:rsidRDefault="00255CDB" w:rsidP="00EE6EBF">
      <w:pPr>
        <w:pStyle w:val="Listenabsatz"/>
        <w:numPr>
          <w:ilvl w:val="0"/>
          <w:numId w:val="15"/>
        </w:numPr>
      </w:pPr>
      <w:r>
        <w:t>Design und Implementierung der Website</w:t>
      </w:r>
    </w:p>
    <w:p w14:paraId="68369CC0" w14:textId="76BBA1BD" w:rsidR="00EE6EBF" w:rsidRDefault="005C6D12" w:rsidP="00EE6EBF">
      <w:pPr>
        <w:pStyle w:val="Listenabsatz"/>
        <w:numPr>
          <w:ilvl w:val="0"/>
          <w:numId w:val="15"/>
        </w:numPr>
      </w:pPr>
      <w:r>
        <w:t>H</w:t>
      </w:r>
      <w:r w:rsidR="00E434AB">
        <w:t>B</w:t>
      </w:r>
      <w:r>
        <w:t>ase Konfiguration und Implementierung</w:t>
      </w:r>
    </w:p>
    <w:p w14:paraId="1228521C" w14:textId="601D190B" w:rsidR="00EE6EBF" w:rsidRDefault="005C6D12" w:rsidP="00EE6EBF">
      <w:pPr>
        <w:pStyle w:val="Listenabsatz"/>
        <w:numPr>
          <w:ilvl w:val="0"/>
          <w:numId w:val="15"/>
        </w:numPr>
      </w:pPr>
      <w:r>
        <w:t>Implementierung der Videostreamspeicherung</w:t>
      </w:r>
    </w:p>
    <w:p w14:paraId="2C68EF31" w14:textId="003D7115" w:rsidR="00EE6EBF" w:rsidRDefault="00F641C9" w:rsidP="00082C85">
      <w:pPr>
        <w:pStyle w:val="Listenabsatz"/>
        <w:numPr>
          <w:ilvl w:val="0"/>
          <w:numId w:val="15"/>
        </w:numPr>
      </w:pPr>
      <w:r>
        <w:t>Outputgenerierung</w:t>
      </w:r>
    </w:p>
    <w:p w14:paraId="299AFD55" w14:textId="39F575FA" w:rsidR="00114BF8" w:rsidRPr="00082C85" w:rsidRDefault="00114BF8" w:rsidP="00082C85">
      <w:pPr>
        <w:pStyle w:val="Listenabsatz"/>
        <w:numPr>
          <w:ilvl w:val="0"/>
          <w:numId w:val="15"/>
        </w:numPr>
        <w:rPr>
          <w:rStyle w:val="Kommentarzeichen"/>
          <w:sz w:val="24"/>
          <w:szCs w:val="24"/>
        </w:rPr>
      </w:pPr>
      <w:r>
        <w:t>Implementierung des Workflows durch Oozie</w:t>
      </w:r>
    </w:p>
    <w:p w14:paraId="5027ED39" w14:textId="77777777" w:rsidR="00082C85" w:rsidRDefault="00082C85" w:rsidP="00884AF2">
      <w:pPr>
        <w:pStyle w:val="Listenabsatz"/>
      </w:pPr>
    </w:p>
    <w:p w14:paraId="50ACF714" w14:textId="77777777" w:rsidR="00EE6EBF" w:rsidRDefault="00EE6EBF" w:rsidP="00EE6EBF">
      <w:r>
        <w:t>Während Ben Lohrengel für folgende Punkte  verantwortlich war:</w:t>
      </w:r>
    </w:p>
    <w:p w14:paraId="168F90A9" w14:textId="77777777" w:rsidR="00EE6EBF" w:rsidRDefault="00EE6EBF" w:rsidP="00EE6EBF"/>
    <w:p w14:paraId="1CAD676F" w14:textId="77777777" w:rsidR="00EE6EBF" w:rsidRDefault="00EE6EBF" w:rsidP="00EE6EBF">
      <w:pPr>
        <w:pStyle w:val="Listenabsatz"/>
        <w:numPr>
          <w:ilvl w:val="0"/>
          <w:numId w:val="16"/>
        </w:numPr>
      </w:pPr>
      <w:r>
        <w:t>Implementierung der MapReduce Jobs</w:t>
      </w:r>
    </w:p>
    <w:p w14:paraId="4365BE1A" w14:textId="77777777" w:rsidR="00EE6EBF" w:rsidRDefault="00EE6EBF" w:rsidP="00EE6EBF">
      <w:pPr>
        <w:pStyle w:val="Listenabsatz"/>
        <w:numPr>
          <w:ilvl w:val="0"/>
          <w:numId w:val="16"/>
        </w:numPr>
      </w:pPr>
      <w:r>
        <w:t xml:space="preserve">Zerlegung  einer einzelnen Videodatei </w:t>
      </w:r>
    </w:p>
    <w:p w14:paraId="313ACECD" w14:textId="0BDE7483" w:rsidR="00EE6EBF" w:rsidRDefault="00EE6EBF" w:rsidP="00EE6EBF">
      <w:pPr>
        <w:pStyle w:val="Listenabsatz"/>
        <w:numPr>
          <w:ilvl w:val="0"/>
          <w:numId w:val="16"/>
        </w:numPr>
        <w:sectPr w:rsidR="00EE6EBF" w:rsidSect="00860651">
          <w:footerReference w:type="default" r:id="rId8"/>
          <w:pgSz w:w="11900" w:h="16840"/>
          <w:pgMar w:top="1417" w:right="1417" w:bottom="1134" w:left="1417" w:header="708" w:footer="708" w:gutter="0"/>
          <w:pgNumType w:fmt="upperRoman" w:start="1"/>
          <w:cols w:space="708"/>
          <w:docGrid w:linePitch="360"/>
        </w:sectPr>
      </w:pPr>
      <w:r>
        <w:t>Speicherung der Bi</w:t>
      </w:r>
      <w:r w:rsidR="00F544B5">
        <w:t>lder in HDFS</w:t>
      </w:r>
    </w:p>
    <w:sdt>
      <w:sdtPr>
        <w:rPr>
          <w:rFonts w:asciiTheme="minorHAnsi" w:eastAsiaTheme="minorHAnsi" w:hAnsiTheme="minorHAnsi" w:cstheme="minorBidi"/>
          <w:b w:val="0"/>
          <w:bCs w:val="0"/>
          <w:color w:val="auto"/>
          <w:sz w:val="24"/>
          <w:szCs w:val="24"/>
          <w:lang w:eastAsia="en-US"/>
        </w:rPr>
        <w:id w:val="688032680"/>
        <w:docPartObj>
          <w:docPartGallery w:val="Table of Contents"/>
          <w:docPartUnique/>
        </w:docPartObj>
      </w:sdtPr>
      <w:sdtEndPr>
        <w:rPr>
          <w:noProof/>
        </w:rPr>
      </w:sdtEndPr>
      <w:sdtContent>
        <w:p w14:paraId="207C242B" w14:textId="23924B1E" w:rsidR="00860651" w:rsidRPr="00057040" w:rsidRDefault="00860651" w:rsidP="00692D89">
          <w:pPr>
            <w:pStyle w:val="Inhaltsverzeichnisberschrift"/>
            <w:rPr>
              <w:rStyle w:val="berschrift1Zchn"/>
            </w:rPr>
          </w:pPr>
          <w:r w:rsidRPr="00057040">
            <w:rPr>
              <w:rStyle w:val="berschrift1Zchn"/>
            </w:rPr>
            <w:t>Inhaltsverzeichnis</w:t>
          </w:r>
        </w:p>
        <w:p w14:paraId="4398DF8E" w14:textId="77777777" w:rsidR="000C42BD" w:rsidRDefault="00860651">
          <w:pPr>
            <w:pStyle w:val="Verzeichnis1"/>
            <w:tabs>
              <w:tab w:val="right" w:leader="dot" w:pos="9056"/>
            </w:tabs>
            <w:rPr>
              <w:rFonts w:eastAsiaTheme="minorEastAsia"/>
              <w:b w:val="0"/>
              <w:caps w:val="0"/>
              <w:noProof/>
              <w:sz w:val="24"/>
              <w:szCs w:val="24"/>
              <w:u w:val="none"/>
              <w:lang w:eastAsia="de-DE"/>
            </w:rPr>
          </w:pPr>
          <w:r>
            <w:fldChar w:fldCharType="begin"/>
          </w:r>
          <w:r>
            <w:instrText>TOC \o "1-3" \h \z \u</w:instrText>
          </w:r>
          <w:r>
            <w:fldChar w:fldCharType="separate"/>
          </w:r>
          <w:hyperlink w:anchor="_Toc444111658" w:history="1">
            <w:r w:rsidR="000C42BD" w:rsidRPr="00A940FA">
              <w:rPr>
                <w:rStyle w:val="Link"/>
                <w:noProof/>
              </w:rPr>
              <w:t>Vorwort</w:t>
            </w:r>
            <w:r w:rsidR="000C42BD">
              <w:rPr>
                <w:noProof/>
                <w:webHidden/>
              </w:rPr>
              <w:tab/>
            </w:r>
            <w:r w:rsidR="000C42BD">
              <w:rPr>
                <w:noProof/>
                <w:webHidden/>
              </w:rPr>
              <w:fldChar w:fldCharType="begin"/>
            </w:r>
            <w:r w:rsidR="000C42BD">
              <w:rPr>
                <w:noProof/>
                <w:webHidden/>
              </w:rPr>
              <w:instrText xml:space="preserve"> PAGEREF _Toc444111658 \h </w:instrText>
            </w:r>
            <w:r w:rsidR="000C42BD">
              <w:rPr>
                <w:noProof/>
                <w:webHidden/>
              </w:rPr>
            </w:r>
            <w:r w:rsidR="000C42BD">
              <w:rPr>
                <w:noProof/>
                <w:webHidden/>
              </w:rPr>
              <w:fldChar w:fldCharType="separate"/>
            </w:r>
            <w:r w:rsidR="000C42BD">
              <w:rPr>
                <w:noProof/>
                <w:webHidden/>
              </w:rPr>
              <w:t>II</w:t>
            </w:r>
            <w:r w:rsidR="000C42BD">
              <w:rPr>
                <w:noProof/>
                <w:webHidden/>
              </w:rPr>
              <w:fldChar w:fldCharType="end"/>
            </w:r>
          </w:hyperlink>
        </w:p>
        <w:p w14:paraId="5AC53356" w14:textId="77777777" w:rsidR="000C42BD" w:rsidRDefault="000C42BD">
          <w:pPr>
            <w:pStyle w:val="Verzeichnis1"/>
            <w:tabs>
              <w:tab w:val="right" w:leader="dot" w:pos="9056"/>
            </w:tabs>
            <w:rPr>
              <w:rFonts w:eastAsiaTheme="minorEastAsia"/>
              <w:b w:val="0"/>
              <w:caps w:val="0"/>
              <w:noProof/>
              <w:sz w:val="24"/>
              <w:szCs w:val="24"/>
              <w:u w:val="none"/>
              <w:lang w:eastAsia="de-DE"/>
            </w:rPr>
          </w:pPr>
          <w:hyperlink w:anchor="_Toc444111659" w:history="1">
            <w:r w:rsidRPr="00A940FA">
              <w:rPr>
                <w:rStyle w:val="Link"/>
                <w:noProof/>
              </w:rPr>
              <w:t>Abbildungsverzeichnis</w:t>
            </w:r>
            <w:r>
              <w:rPr>
                <w:noProof/>
                <w:webHidden/>
              </w:rPr>
              <w:tab/>
            </w:r>
            <w:r>
              <w:rPr>
                <w:noProof/>
                <w:webHidden/>
              </w:rPr>
              <w:fldChar w:fldCharType="begin"/>
            </w:r>
            <w:r>
              <w:rPr>
                <w:noProof/>
                <w:webHidden/>
              </w:rPr>
              <w:instrText xml:space="preserve"> PAGEREF _Toc444111659 \h </w:instrText>
            </w:r>
            <w:r>
              <w:rPr>
                <w:noProof/>
                <w:webHidden/>
              </w:rPr>
            </w:r>
            <w:r>
              <w:rPr>
                <w:noProof/>
                <w:webHidden/>
              </w:rPr>
              <w:fldChar w:fldCharType="separate"/>
            </w:r>
            <w:r>
              <w:rPr>
                <w:noProof/>
                <w:webHidden/>
              </w:rPr>
              <w:t>4</w:t>
            </w:r>
            <w:r>
              <w:rPr>
                <w:noProof/>
                <w:webHidden/>
              </w:rPr>
              <w:fldChar w:fldCharType="end"/>
            </w:r>
          </w:hyperlink>
        </w:p>
        <w:p w14:paraId="5A4F4188" w14:textId="77777777" w:rsidR="000C42BD" w:rsidRDefault="000C42BD">
          <w:pPr>
            <w:pStyle w:val="Verzeichnis1"/>
            <w:tabs>
              <w:tab w:val="left" w:pos="410"/>
              <w:tab w:val="right" w:leader="dot" w:pos="9056"/>
            </w:tabs>
            <w:rPr>
              <w:rFonts w:eastAsiaTheme="minorEastAsia"/>
              <w:b w:val="0"/>
              <w:caps w:val="0"/>
              <w:noProof/>
              <w:sz w:val="24"/>
              <w:szCs w:val="24"/>
              <w:u w:val="none"/>
              <w:lang w:eastAsia="de-DE"/>
            </w:rPr>
          </w:pPr>
          <w:hyperlink w:anchor="_Toc444111660" w:history="1">
            <w:r w:rsidRPr="00A940FA">
              <w:rPr>
                <w:rStyle w:val="Link"/>
                <w:noProof/>
              </w:rPr>
              <w:t>1.</w:t>
            </w:r>
            <w:r>
              <w:rPr>
                <w:rFonts w:eastAsiaTheme="minorEastAsia"/>
                <w:b w:val="0"/>
                <w:caps w:val="0"/>
                <w:noProof/>
                <w:sz w:val="24"/>
                <w:szCs w:val="24"/>
                <w:u w:val="none"/>
                <w:lang w:eastAsia="de-DE"/>
              </w:rPr>
              <w:tab/>
            </w:r>
            <w:r w:rsidRPr="00A940FA">
              <w:rPr>
                <w:rStyle w:val="Link"/>
                <w:noProof/>
              </w:rPr>
              <w:t>Einleitung</w:t>
            </w:r>
            <w:r>
              <w:rPr>
                <w:noProof/>
                <w:webHidden/>
              </w:rPr>
              <w:tab/>
            </w:r>
            <w:r>
              <w:rPr>
                <w:noProof/>
                <w:webHidden/>
              </w:rPr>
              <w:fldChar w:fldCharType="begin"/>
            </w:r>
            <w:r>
              <w:rPr>
                <w:noProof/>
                <w:webHidden/>
              </w:rPr>
              <w:instrText xml:space="preserve"> PAGEREF _Toc444111660 \h </w:instrText>
            </w:r>
            <w:r>
              <w:rPr>
                <w:noProof/>
                <w:webHidden/>
              </w:rPr>
            </w:r>
            <w:r>
              <w:rPr>
                <w:noProof/>
                <w:webHidden/>
              </w:rPr>
              <w:fldChar w:fldCharType="separate"/>
            </w:r>
            <w:r>
              <w:rPr>
                <w:noProof/>
                <w:webHidden/>
              </w:rPr>
              <w:t>5</w:t>
            </w:r>
            <w:r>
              <w:rPr>
                <w:noProof/>
                <w:webHidden/>
              </w:rPr>
              <w:fldChar w:fldCharType="end"/>
            </w:r>
          </w:hyperlink>
        </w:p>
        <w:p w14:paraId="2D91EFB3" w14:textId="77777777" w:rsidR="000C42BD" w:rsidRDefault="000C42BD">
          <w:pPr>
            <w:pStyle w:val="Verzeichnis2"/>
            <w:tabs>
              <w:tab w:val="left" w:pos="522"/>
              <w:tab w:val="right" w:leader="dot" w:pos="9056"/>
            </w:tabs>
            <w:rPr>
              <w:rFonts w:eastAsiaTheme="minorEastAsia"/>
              <w:b w:val="0"/>
              <w:smallCaps w:val="0"/>
              <w:noProof/>
              <w:sz w:val="24"/>
              <w:szCs w:val="24"/>
              <w:lang w:eastAsia="de-DE"/>
            </w:rPr>
          </w:pPr>
          <w:hyperlink w:anchor="_Toc444111661" w:history="1">
            <w:r w:rsidRPr="00A940FA">
              <w:rPr>
                <w:rStyle w:val="Link"/>
                <w:noProof/>
              </w:rPr>
              <w:t>1.1</w:t>
            </w:r>
            <w:r>
              <w:rPr>
                <w:rFonts w:eastAsiaTheme="minorEastAsia"/>
                <w:b w:val="0"/>
                <w:smallCaps w:val="0"/>
                <w:noProof/>
                <w:sz w:val="24"/>
                <w:szCs w:val="24"/>
                <w:lang w:eastAsia="de-DE"/>
              </w:rPr>
              <w:tab/>
            </w:r>
            <w:r w:rsidRPr="00A940FA">
              <w:rPr>
                <w:rStyle w:val="Link"/>
                <w:noProof/>
              </w:rPr>
              <w:t>Problemstellung</w:t>
            </w:r>
            <w:r>
              <w:rPr>
                <w:noProof/>
                <w:webHidden/>
              </w:rPr>
              <w:tab/>
            </w:r>
            <w:r>
              <w:rPr>
                <w:noProof/>
                <w:webHidden/>
              </w:rPr>
              <w:fldChar w:fldCharType="begin"/>
            </w:r>
            <w:r>
              <w:rPr>
                <w:noProof/>
                <w:webHidden/>
              </w:rPr>
              <w:instrText xml:space="preserve"> PAGEREF _Toc444111661 \h </w:instrText>
            </w:r>
            <w:r>
              <w:rPr>
                <w:noProof/>
                <w:webHidden/>
              </w:rPr>
            </w:r>
            <w:r>
              <w:rPr>
                <w:noProof/>
                <w:webHidden/>
              </w:rPr>
              <w:fldChar w:fldCharType="separate"/>
            </w:r>
            <w:r>
              <w:rPr>
                <w:noProof/>
                <w:webHidden/>
              </w:rPr>
              <w:t>5</w:t>
            </w:r>
            <w:r>
              <w:rPr>
                <w:noProof/>
                <w:webHidden/>
              </w:rPr>
              <w:fldChar w:fldCharType="end"/>
            </w:r>
          </w:hyperlink>
        </w:p>
        <w:p w14:paraId="52A57214" w14:textId="77777777" w:rsidR="000C42BD" w:rsidRDefault="000C42BD">
          <w:pPr>
            <w:pStyle w:val="Verzeichnis2"/>
            <w:tabs>
              <w:tab w:val="left" w:pos="522"/>
              <w:tab w:val="right" w:leader="dot" w:pos="9056"/>
            </w:tabs>
            <w:rPr>
              <w:rFonts w:eastAsiaTheme="minorEastAsia"/>
              <w:b w:val="0"/>
              <w:smallCaps w:val="0"/>
              <w:noProof/>
              <w:sz w:val="24"/>
              <w:szCs w:val="24"/>
              <w:lang w:eastAsia="de-DE"/>
            </w:rPr>
          </w:pPr>
          <w:hyperlink w:anchor="_Toc444111662" w:history="1">
            <w:r w:rsidRPr="00A940FA">
              <w:rPr>
                <w:rStyle w:val="Link"/>
                <w:noProof/>
              </w:rPr>
              <w:t>1.2</w:t>
            </w:r>
            <w:r>
              <w:rPr>
                <w:rFonts w:eastAsiaTheme="minorEastAsia"/>
                <w:b w:val="0"/>
                <w:smallCaps w:val="0"/>
                <w:noProof/>
                <w:sz w:val="24"/>
                <w:szCs w:val="24"/>
                <w:lang w:eastAsia="de-DE"/>
              </w:rPr>
              <w:tab/>
            </w:r>
            <w:r w:rsidRPr="00A940FA">
              <w:rPr>
                <w:rStyle w:val="Link"/>
                <w:noProof/>
              </w:rPr>
              <w:t>Zielsetzung</w:t>
            </w:r>
            <w:r>
              <w:rPr>
                <w:noProof/>
                <w:webHidden/>
              </w:rPr>
              <w:tab/>
            </w:r>
            <w:r>
              <w:rPr>
                <w:noProof/>
                <w:webHidden/>
              </w:rPr>
              <w:fldChar w:fldCharType="begin"/>
            </w:r>
            <w:r>
              <w:rPr>
                <w:noProof/>
                <w:webHidden/>
              </w:rPr>
              <w:instrText xml:space="preserve"> PAGEREF _Toc444111662 \h </w:instrText>
            </w:r>
            <w:r>
              <w:rPr>
                <w:noProof/>
                <w:webHidden/>
              </w:rPr>
            </w:r>
            <w:r>
              <w:rPr>
                <w:noProof/>
                <w:webHidden/>
              </w:rPr>
              <w:fldChar w:fldCharType="separate"/>
            </w:r>
            <w:r>
              <w:rPr>
                <w:noProof/>
                <w:webHidden/>
              </w:rPr>
              <w:t>5</w:t>
            </w:r>
            <w:r>
              <w:rPr>
                <w:noProof/>
                <w:webHidden/>
              </w:rPr>
              <w:fldChar w:fldCharType="end"/>
            </w:r>
          </w:hyperlink>
        </w:p>
        <w:p w14:paraId="3016511E" w14:textId="77777777" w:rsidR="000C42BD" w:rsidRDefault="000C42BD">
          <w:pPr>
            <w:pStyle w:val="Verzeichnis3"/>
            <w:tabs>
              <w:tab w:val="left" w:pos="686"/>
              <w:tab w:val="right" w:leader="dot" w:pos="9056"/>
            </w:tabs>
            <w:rPr>
              <w:rFonts w:eastAsiaTheme="minorEastAsia"/>
              <w:smallCaps w:val="0"/>
              <w:noProof/>
              <w:sz w:val="24"/>
              <w:szCs w:val="24"/>
              <w:lang w:eastAsia="de-DE"/>
            </w:rPr>
          </w:pPr>
          <w:hyperlink w:anchor="_Toc444111663" w:history="1">
            <w:r w:rsidRPr="00A940FA">
              <w:rPr>
                <w:rStyle w:val="Link"/>
                <w:noProof/>
              </w:rPr>
              <w:t>1.2.1</w:t>
            </w:r>
            <w:r>
              <w:rPr>
                <w:rFonts w:eastAsiaTheme="minorEastAsia"/>
                <w:smallCaps w:val="0"/>
                <w:noProof/>
                <w:sz w:val="24"/>
                <w:szCs w:val="24"/>
                <w:lang w:eastAsia="de-DE"/>
              </w:rPr>
              <w:tab/>
            </w:r>
            <w:r w:rsidRPr="00A940FA">
              <w:rPr>
                <w:rStyle w:val="Link"/>
                <w:noProof/>
              </w:rPr>
              <w:t>Input</w:t>
            </w:r>
            <w:r>
              <w:rPr>
                <w:noProof/>
                <w:webHidden/>
              </w:rPr>
              <w:tab/>
            </w:r>
            <w:r>
              <w:rPr>
                <w:noProof/>
                <w:webHidden/>
              </w:rPr>
              <w:fldChar w:fldCharType="begin"/>
            </w:r>
            <w:r>
              <w:rPr>
                <w:noProof/>
                <w:webHidden/>
              </w:rPr>
              <w:instrText xml:space="preserve"> PAGEREF _Toc444111663 \h </w:instrText>
            </w:r>
            <w:r>
              <w:rPr>
                <w:noProof/>
                <w:webHidden/>
              </w:rPr>
            </w:r>
            <w:r>
              <w:rPr>
                <w:noProof/>
                <w:webHidden/>
              </w:rPr>
              <w:fldChar w:fldCharType="separate"/>
            </w:r>
            <w:r>
              <w:rPr>
                <w:noProof/>
                <w:webHidden/>
              </w:rPr>
              <w:t>5</w:t>
            </w:r>
            <w:r>
              <w:rPr>
                <w:noProof/>
                <w:webHidden/>
              </w:rPr>
              <w:fldChar w:fldCharType="end"/>
            </w:r>
          </w:hyperlink>
        </w:p>
        <w:p w14:paraId="6332BC4B" w14:textId="77777777" w:rsidR="000C42BD" w:rsidRDefault="000C42BD">
          <w:pPr>
            <w:pStyle w:val="Verzeichnis3"/>
            <w:tabs>
              <w:tab w:val="left" w:pos="686"/>
              <w:tab w:val="right" w:leader="dot" w:pos="9056"/>
            </w:tabs>
            <w:rPr>
              <w:rFonts w:eastAsiaTheme="minorEastAsia"/>
              <w:smallCaps w:val="0"/>
              <w:noProof/>
              <w:sz w:val="24"/>
              <w:szCs w:val="24"/>
              <w:lang w:eastAsia="de-DE"/>
            </w:rPr>
          </w:pPr>
          <w:hyperlink w:anchor="_Toc444111664" w:history="1">
            <w:r w:rsidRPr="00A940FA">
              <w:rPr>
                <w:rStyle w:val="Link"/>
                <w:noProof/>
              </w:rPr>
              <w:t>1.2.2</w:t>
            </w:r>
            <w:r>
              <w:rPr>
                <w:rFonts w:eastAsiaTheme="minorEastAsia"/>
                <w:smallCaps w:val="0"/>
                <w:noProof/>
                <w:sz w:val="24"/>
                <w:szCs w:val="24"/>
                <w:lang w:eastAsia="de-DE"/>
              </w:rPr>
              <w:tab/>
            </w:r>
            <w:r w:rsidRPr="00A940FA">
              <w:rPr>
                <w:rStyle w:val="Link"/>
                <w:noProof/>
              </w:rPr>
              <w:t>User Interface</w:t>
            </w:r>
            <w:r>
              <w:rPr>
                <w:noProof/>
                <w:webHidden/>
              </w:rPr>
              <w:tab/>
            </w:r>
            <w:r>
              <w:rPr>
                <w:noProof/>
                <w:webHidden/>
              </w:rPr>
              <w:fldChar w:fldCharType="begin"/>
            </w:r>
            <w:r>
              <w:rPr>
                <w:noProof/>
                <w:webHidden/>
              </w:rPr>
              <w:instrText xml:space="preserve"> PAGEREF _Toc444111664 \h </w:instrText>
            </w:r>
            <w:r>
              <w:rPr>
                <w:noProof/>
                <w:webHidden/>
              </w:rPr>
            </w:r>
            <w:r>
              <w:rPr>
                <w:noProof/>
                <w:webHidden/>
              </w:rPr>
              <w:fldChar w:fldCharType="separate"/>
            </w:r>
            <w:r>
              <w:rPr>
                <w:noProof/>
                <w:webHidden/>
              </w:rPr>
              <w:t>7</w:t>
            </w:r>
            <w:r>
              <w:rPr>
                <w:noProof/>
                <w:webHidden/>
              </w:rPr>
              <w:fldChar w:fldCharType="end"/>
            </w:r>
          </w:hyperlink>
        </w:p>
        <w:p w14:paraId="2C6E85A1" w14:textId="77777777" w:rsidR="000C42BD" w:rsidRDefault="000C42BD">
          <w:pPr>
            <w:pStyle w:val="Verzeichnis3"/>
            <w:tabs>
              <w:tab w:val="left" w:pos="686"/>
              <w:tab w:val="right" w:leader="dot" w:pos="9056"/>
            </w:tabs>
            <w:rPr>
              <w:rFonts w:eastAsiaTheme="minorEastAsia"/>
              <w:smallCaps w:val="0"/>
              <w:noProof/>
              <w:sz w:val="24"/>
              <w:szCs w:val="24"/>
              <w:lang w:eastAsia="de-DE"/>
            </w:rPr>
          </w:pPr>
          <w:hyperlink w:anchor="_Toc444111665" w:history="1">
            <w:r w:rsidRPr="00A940FA">
              <w:rPr>
                <w:rStyle w:val="Link"/>
                <w:noProof/>
              </w:rPr>
              <w:t>1.2.3</w:t>
            </w:r>
            <w:r>
              <w:rPr>
                <w:rFonts w:eastAsiaTheme="minorEastAsia"/>
                <w:smallCaps w:val="0"/>
                <w:noProof/>
                <w:sz w:val="24"/>
                <w:szCs w:val="24"/>
                <w:lang w:eastAsia="de-DE"/>
              </w:rPr>
              <w:tab/>
            </w:r>
            <w:r w:rsidRPr="00A940FA">
              <w:rPr>
                <w:rStyle w:val="Link"/>
                <w:noProof/>
              </w:rPr>
              <w:t>Output</w:t>
            </w:r>
            <w:r>
              <w:rPr>
                <w:noProof/>
                <w:webHidden/>
              </w:rPr>
              <w:tab/>
            </w:r>
            <w:r>
              <w:rPr>
                <w:noProof/>
                <w:webHidden/>
              </w:rPr>
              <w:fldChar w:fldCharType="begin"/>
            </w:r>
            <w:r>
              <w:rPr>
                <w:noProof/>
                <w:webHidden/>
              </w:rPr>
              <w:instrText xml:space="preserve"> PAGEREF _Toc444111665 \h </w:instrText>
            </w:r>
            <w:r>
              <w:rPr>
                <w:noProof/>
                <w:webHidden/>
              </w:rPr>
            </w:r>
            <w:r>
              <w:rPr>
                <w:noProof/>
                <w:webHidden/>
              </w:rPr>
              <w:fldChar w:fldCharType="separate"/>
            </w:r>
            <w:r>
              <w:rPr>
                <w:noProof/>
                <w:webHidden/>
              </w:rPr>
              <w:t>7</w:t>
            </w:r>
            <w:r>
              <w:rPr>
                <w:noProof/>
                <w:webHidden/>
              </w:rPr>
              <w:fldChar w:fldCharType="end"/>
            </w:r>
          </w:hyperlink>
        </w:p>
        <w:p w14:paraId="2709390C" w14:textId="77777777" w:rsidR="000C42BD" w:rsidRDefault="000C42BD">
          <w:pPr>
            <w:pStyle w:val="Verzeichnis1"/>
            <w:tabs>
              <w:tab w:val="left" w:pos="410"/>
              <w:tab w:val="right" w:leader="dot" w:pos="9056"/>
            </w:tabs>
            <w:rPr>
              <w:rFonts w:eastAsiaTheme="minorEastAsia"/>
              <w:b w:val="0"/>
              <w:caps w:val="0"/>
              <w:noProof/>
              <w:sz w:val="24"/>
              <w:szCs w:val="24"/>
              <w:u w:val="none"/>
              <w:lang w:eastAsia="de-DE"/>
            </w:rPr>
          </w:pPr>
          <w:hyperlink w:anchor="_Toc444111666" w:history="1">
            <w:r w:rsidRPr="00A940FA">
              <w:rPr>
                <w:rStyle w:val="Link"/>
                <w:noProof/>
              </w:rPr>
              <w:t>2.</w:t>
            </w:r>
            <w:r>
              <w:rPr>
                <w:rFonts w:eastAsiaTheme="minorEastAsia"/>
                <w:b w:val="0"/>
                <w:caps w:val="0"/>
                <w:noProof/>
                <w:sz w:val="24"/>
                <w:szCs w:val="24"/>
                <w:u w:val="none"/>
                <w:lang w:eastAsia="de-DE"/>
              </w:rPr>
              <w:tab/>
            </w:r>
            <w:r w:rsidRPr="00A940FA">
              <w:rPr>
                <w:rStyle w:val="Link"/>
                <w:noProof/>
              </w:rPr>
              <w:t>Verwendete Tools</w:t>
            </w:r>
            <w:r>
              <w:rPr>
                <w:noProof/>
                <w:webHidden/>
              </w:rPr>
              <w:tab/>
            </w:r>
            <w:r>
              <w:rPr>
                <w:noProof/>
                <w:webHidden/>
              </w:rPr>
              <w:fldChar w:fldCharType="begin"/>
            </w:r>
            <w:r>
              <w:rPr>
                <w:noProof/>
                <w:webHidden/>
              </w:rPr>
              <w:instrText xml:space="preserve"> PAGEREF _Toc444111666 \h </w:instrText>
            </w:r>
            <w:r>
              <w:rPr>
                <w:noProof/>
                <w:webHidden/>
              </w:rPr>
            </w:r>
            <w:r>
              <w:rPr>
                <w:noProof/>
                <w:webHidden/>
              </w:rPr>
              <w:fldChar w:fldCharType="separate"/>
            </w:r>
            <w:r>
              <w:rPr>
                <w:noProof/>
                <w:webHidden/>
              </w:rPr>
              <w:t>8</w:t>
            </w:r>
            <w:r>
              <w:rPr>
                <w:noProof/>
                <w:webHidden/>
              </w:rPr>
              <w:fldChar w:fldCharType="end"/>
            </w:r>
          </w:hyperlink>
        </w:p>
        <w:p w14:paraId="27DE46BF" w14:textId="77777777" w:rsidR="000C42BD" w:rsidRDefault="000C42BD">
          <w:pPr>
            <w:pStyle w:val="Verzeichnis2"/>
            <w:tabs>
              <w:tab w:val="left" w:pos="522"/>
              <w:tab w:val="right" w:leader="dot" w:pos="9056"/>
            </w:tabs>
            <w:rPr>
              <w:rFonts w:eastAsiaTheme="minorEastAsia"/>
              <w:b w:val="0"/>
              <w:smallCaps w:val="0"/>
              <w:noProof/>
              <w:sz w:val="24"/>
              <w:szCs w:val="24"/>
              <w:lang w:eastAsia="de-DE"/>
            </w:rPr>
          </w:pPr>
          <w:hyperlink w:anchor="_Toc444111667" w:history="1">
            <w:r w:rsidRPr="00A940FA">
              <w:rPr>
                <w:rStyle w:val="Link"/>
                <w:noProof/>
              </w:rPr>
              <w:t>2.1</w:t>
            </w:r>
            <w:r>
              <w:rPr>
                <w:rFonts w:eastAsiaTheme="minorEastAsia"/>
                <w:b w:val="0"/>
                <w:smallCaps w:val="0"/>
                <w:noProof/>
                <w:sz w:val="24"/>
                <w:szCs w:val="24"/>
                <w:lang w:eastAsia="de-DE"/>
              </w:rPr>
              <w:tab/>
            </w:r>
            <w:r w:rsidRPr="00A940FA">
              <w:rPr>
                <w:rStyle w:val="Link"/>
                <w:noProof/>
              </w:rPr>
              <w:t>User Interface - Website</w:t>
            </w:r>
            <w:r>
              <w:rPr>
                <w:noProof/>
                <w:webHidden/>
              </w:rPr>
              <w:tab/>
            </w:r>
            <w:r>
              <w:rPr>
                <w:noProof/>
                <w:webHidden/>
              </w:rPr>
              <w:fldChar w:fldCharType="begin"/>
            </w:r>
            <w:r>
              <w:rPr>
                <w:noProof/>
                <w:webHidden/>
              </w:rPr>
              <w:instrText xml:space="preserve"> PAGEREF _Toc444111667 \h </w:instrText>
            </w:r>
            <w:r>
              <w:rPr>
                <w:noProof/>
                <w:webHidden/>
              </w:rPr>
            </w:r>
            <w:r>
              <w:rPr>
                <w:noProof/>
                <w:webHidden/>
              </w:rPr>
              <w:fldChar w:fldCharType="separate"/>
            </w:r>
            <w:r>
              <w:rPr>
                <w:noProof/>
                <w:webHidden/>
              </w:rPr>
              <w:t>8</w:t>
            </w:r>
            <w:r>
              <w:rPr>
                <w:noProof/>
                <w:webHidden/>
              </w:rPr>
              <w:fldChar w:fldCharType="end"/>
            </w:r>
          </w:hyperlink>
        </w:p>
        <w:p w14:paraId="154CC882" w14:textId="77777777" w:rsidR="000C42BD" w:rsidRDefault="000C42BD">
          <w:pPr>
            <w:pStyle w:val="Verzeichnis3"/>
            <w:tabs>
              <w:tab w:val="left" w:pos="686"/>
              <w:tab w:val="right" w:leader="dot" w:pos="9056"/>
            </w:tabs>
            <w:rPr>
              <w:rFonts w:eastAsiaTheme="minorEastAsia"/>
              <w:smallCaps w:val="0"/>
              <w:noProof/>
              <w:sz w:val="24"/>
              <w:szCs w:val="24"/>
              <w:lang w:eastAsia="de-DE"/>
            </w:rPr>
          </w:pPr>
          <w:hyperlink w:anchor="_Toc444111668" w:history="1">
            <w:r w:rsidRPr="00A940FA">
              <w:rPr>
                <w:rStyle w:val="Link"/>
                <w:noProof/>
              </w:rPr>
              <w:t>2.1.1</w:t>
            </w:r>
            <w:r>
              <w:rPr>
                <w:rFonts w:eastAsiaTheme="minorEastAsia"/>
                <w:smallCaps w:val="0"/>
                <w:noProof/>
                <w:sz w:val="24"/>
                <w:szCs w:val="24"/>
                <w:lang w:eastAsia="de-DE"/>
              </w:rPr>
              <w:tab/>
            </w:r>
            <w:r w:rsidRPr="00A940FA">
              <w:rPr>
                <w:rStyle w:val="Link"/>
                <w:noProof/>
              </w:rPr>
              <w:t>Apache Webserver</w:t>
            </w:r>
            <w:r>
              <w:rPr>
                <w:noProof/>
                <w:webHidden/>
              </w:rPr>
              <w:tab/>
            </w:r>
            <w:r>
              <w:rPr>
                <w:noProof/>
                <w:webHidden/>
              </w:rPr>
              <w:fldChar w:fldCharType="begin"/>
            </w:r>
            <w:r>
              <w:rPr>
                <w:noProof/>
                <w:webHidden/>
              </w:rPr>
              <w:instrText xml:space="preserve"> PAGEREF _Toc444111668 \h </w:instrText>
            </w:r>
            <w:r>
              <w:rPr>
                <w:noProof/>
                <w:webHidden/>
              </w:rPr>
            </w:r>
            <w:r>
              <w:rPr>
                <w:noProof/>
                <w:webHidden/>
              </w:rPr>
              <w:fldChar w:fldCharType="separate"/>
            </w:r>
            <w:r>
              <w:rPr>
                <w:noProof/>
                <w:webHidden/>
              </w:rPr>
              <w:t>8</w:t>
            </w:r>
            <w:r>
              <w:rPr>
                <w:noProof/>
                <w:webHidden/>
              </w:rPr>
              <w:fldChar w:fldCharType="end"/>
            </w:r>
          </w:hyperlink>
        </w:p>
        <w:p w14:paraId="3DB4E2C4" w14:textId="77777777" w:rsidR="000C42BD" w:rsidRDefault="000C42BD">
          <w:pPr>
            <w:pStyle w:val="Verzeichnis3"/>
            <w:tabs>
              <w:tab w:val="left" w:pos="686"/>
              <w:tab w:val="right" w:leader="dot" w:pos="9056"/>
            </w:tabs>
            <w:rPr>
              <w:rFonts w:eastAsiaTheme="minorEastAsia"/>
              <w:smallCaps w:val="0"/>
              <w:noProof/>
              <w:sz w:val="24"/>
              <w:szCs w:val="24"/>
              <w:lang w:eastAsia="de-DE"/>
            </w:rPr>
          </w:pPr>
          <w:hyperlink w:anchor="_Toc444111669" w:history="1">
            <w:r w:rsidRPr="00A940FA">
              <w:rPr>
                <w:rStyle w:val="Link"/>
                <w:noProof/>
              </w:rPr>
              <w:t>2.1.2</w:t>
            </w:r>
            <w:r>
              <w:rPr>
                <w:rFonts w:eastAsiaTheme="minorEastAsia"/>
                <w:smallCaps w:val="0"/>
                <w:noProof/>
                <w:sz w:val="24"/>
                <w:szCs w:val="24"/>
                <w:lang w:eastAsia="de-DE"/>
              </w:rPr>
              <w:tab/>
            </w:r>
            <w:r w:rsidRPr="00A940FA">
              <w:rPr>
                <w:rStyle w:val="Link"/>
                <w:noProof/>
              </w:rPr>
              <w:t>Python</w:t>
            </w:r>
            <w:r>
              <w:rPr>
                <w:noProof/>
                <w:webHidden/>
              </w:rPr>
              <w:tab/>
            </w:r>
            <w:r>
              <w:rPr>
                <w:noProof/>
                <w:webHidden/>
              </w:rPr>
              <w:fldChar w:fldCharType="begin"/>
            </w:r>
            <w:r>
              <w:rPr>
                <w:noProof/>
                <w:webHidden/>
              </w:rPr>
              <w:instrText xml:space="preserve"> PAGEREF _Toc444111669 \h </w:instrText>
            </w:r>
            <w:r>
              <w:rPr>
                <w:noProof/>
                <w:webHidden/>
              </w:rPr>
            </w:r>
            <w:r>
              <w:rPr>
                <w:noProof/>
                <w:webHidden/>
              </w:rPr>
              <w:fldChar w:fldCharType="separate"/>
            </w:r>
            <w:r>
              <w:rPr>
                <w:noProof/>
                <w:webHidden/>
              </w:rPr>
              <w:t>8</w:t>
            </w:r>
            <w:r>
              <w:rPr>
                <w:noProof/>
                <w:webHidden/>
              </w:rPr>
              <w:fldChar w:fldCharType="end"/>
            </w:r>
          </w:hyperlink>
        </w:p>
        <w:p w14:paraId="5F6C543D" w14:textId="77777777" w:rsidR="000C42BD" w:rsidRDefault="000C42BD">
          <w:pPr>
            <w:pStyle w:val="Verzeichnis2"/>
            <w:tabs>
              <w:tab w:val="left" w:pos="522"/>
              <w:tab w:val="right" w:leader="dot" w:pos="9056"/>
            </w:tabs>
            <w:rPr>
              <w:rFonts w:eastAsiaTheme="minorEastAsia"/>
              <w:b w:val="0"/>
              <w:smallCaps w:val="0"/>
              <w:noProof/>
              <w:sz w:val="24"/>
              <w:szCs w:val="24"/>
              <w:lang w:eastAsia="de-DE"/>
            </w:rPr>
          </w:pPr>
          <w:hyperlink w:anchor="_Toc444111670" w:history="1">
            <w:r w:rsidRPr="00A940FA">
              <w:rPr>
                <w:rStyle w:val="Link"/>
                <w:noProof/>
              </w:rPr>
              <w:t>2.2</w:t>
            </w:r>
            <w:r>
              <w:rPr>
                <w:rFonts w:eastAsiaTheme="minorEastAsia"/>
                <w:b w:val="0"/>
                <w:smallCaps w:val="0"/>
                <w:noProof/>
                <w:sz w:val="24"/>
                <w:szCs w:val="24"/>
                <w:lang w:eastAsia="de-DE"/>
              </w:rPr>
              <w:tab/>
            </w:r>
            <w:r w:rsidRPr="00A940FA">
              <w:rPr>
                <w:rStyle w:val="Link"/>
                <w:noProof/>
              </w:rPr>
              <w:t>Xuggler</w:t>
            </w:r>
            <w:r>
              <w:rPr>
                <w:noProof/>
                <w:webHidden/>
              </w:rPr>
              <w:tab/>
            </w:r>
            <w:r>
              <w:rPr>
                <w:noProof/>
                <w:webHidden/>
              </w:rPr>
              <w:fldChar w:fldCharType="begin"/>
            </w:r>
            <w:r>
              <w:rPr>
                <w:noProof/>
                <w:webHidden/>
              </w:rPr>
              <w:instrText xml:space="preserve"> PAGEREF _Toc444111670 \h </w:instrText>
            </w:r>
            <w:r>
              <w:rPr>
                <w:noProof/>
                <w:webHidden/>
              </w:rPr>
            </w:r>
            <w:r>
              <w:rPr>
                <w:noProof/>
                <w:webHidden/>
              </w:rPr>
              <w:fldChar w:fldCharType="separate"/>
            </w:r>
            <w:r>
              <w:rPr>
                <w:noProof/>
                <w:webHidden/>
              </w:rPr>
              <w:t>9</w:t>
            </w:r>
            <w:r>
              <w:rPr>
                <w:noProof/>
                <w:webHidden/>
              </w:rPr>
              <w:fldChar w:fldCharType="end"/>
            </w:r>
          </w:hyperlink>
        </w:p>
        <w:p w14:paraId="59E89C99" w14:textId="77777777" w:rsidR="000C42BD" w:rsidRDefault="000C42BD">
          <w:pPr>
            <w:pStyle w:val="Verzeichnis2"/>
            <w:tabs>
              <w:tab w:val="left" w:pos="522"/>
              <w:tab w:val="right" w:leader="dot" w:pos="9056"/>
            </w:tabs>
            <w:rPr>
              <w:rFonts w:eastAsiaTheme="minorEastAsia"/>
              <w:b w:val="0"/>
              <w:smallCaps w:val="0"/>
              <w:noProof/>
              <w:sz w:val="24"/>
              <w:szCs w:val="24"/>
              <w:lang w:eastAsia="de-DE"/>
            </w:rPr>
          </w:pPr>
          <w:hyperlink w:anchor="_Toc444111671" w:history="1">
            <w:r w:rsidRPr="00A940FA">
              <w:rPr>
                <w:rStyle w:val="Link"/>
                <w:noProof/>
                <w:lang w:val="en-GB"/>
              </w:rPr>
              <w:t>2.3</w:t>
            </w:r>
            <w:r>
              <w:rPr>
                <w:rFonts w:eastAsiaTheme="minorEastAsia"/>
                <w:b w:val="0"/>
                <w:smallCaps w:val="0"/>
                <w:noProof/>
                <w:sz w:val="24"/>
                <w:szCs w:val="24"/>
                <w:lang w:eastAsia="de-DE"/>
              </w:rPr>
              <w:tab/>
            </w:r>
            <w:r w:rsidRPr="00A940FA">
              <w:rPr>
                <w:rStyle w:val="Link"/>
                <w:noProof/>
                <w:lang w:val="en-GB"/>
              </w:rPr>
              <w:t>Hadoop Distributed File System (HDFS)</w:t>
            </w:r>
            <w:r>
              <w:rPr>
                <w:noProof/>
                <w:webHidden/>
              </w:rPr>
              <w:tab/>
            </w:r>
            <w:r>
              <w:rPr>
                <w:noProof/>
                <w:webHidden/>
              </w:rPr>
              <w:fldChar w:fldCharType="begin"/>
            </w:r>
            <w:r>
              <w:rPr>
                <w:noProof/>
                <w:webHidden/>
              </w:rPr>
              <w:instrText xml:space="preserve"> PAGEREF _Toc444111671 \h </w:instrText>
            </w:r>
            <w:r>
              <w:rPr>
                <w:noProof/>
                <w:webHidden/>
              </w:rPr>
            </w:r>
            <w:r>
              <w:rPr>
                <w:noProof/>
                <w:webHidden/>
              </w:rPr>
              <w:fldChar w:fldCharType="separate"/>
            </w:r>
            <w:r>
              <w:rPr>
                <w:noProof/>
                <w:webHidden/>
              </w:rPr>
              <w:t>9</w:t>
            </w:r>
            <w:r>
              <w:rPr>
                <w:noProof/>
                <w:webHidden/>
              </w:rPr>
              <w:fldChar w:fldCharType="end"/>
            </w:r>
          </w:hyperlink>
        </w:p>
        <w:p w14:paraId="4BCC7DC3" w14:textId="77777777" w:rsidR="000C42BD" w:rsidRDefault="000C42BD">
          <w:pPr>
            <w:pStyle w:val="Verzeichnis2"/>
            <w:tabs>
              <w:tab w:val="left" w:pos="522"/>
              <w:tab w:val="right" w:leader="dot" w:pos="9056"/>
            </w:tabs>
            <w:rPr>
              <w:rFonts w:eastAsiaTheme="minorEastAsia"/>
              <w:b w:val="0"/>
              <w:smallCaps w:val="0"/>
              <w:noProof/>
              <w:sz w:val="24"/>
              <w:szCs w:val="24"/>
              <w:lang w:eastAsia="de-DE"/>
            </w:rPr>
          </w:pPr>
          <w:hyperlink w:anchor="_Toc444111672" w:history="1">
            <w:r w:rsidRPr="00A940FA">
              <w:rPr>
                <w:rStyle w:val="Link"/>
                <w:noProof/>
              </w:rPr>
              <w:t>2.4</w:t>
            </w:r>
            <w:r>
              <w:rPr>
                <w:rFonts w:eastAsiaTheme="minorEastAsia"/>
                <w:b w:val="0"/>
                <w:smallCaps w:val="0"/>
                <w:noProof/>
                <w:sz w:val="24"/>
                <w:szCs w:val="24"/>
                <w:lang w:eastAsia="de-DE"/>
              </w:rPr>
              <w:tab/>
            </w:r>
            <w:r w:rsidRPr="00A940FA">
              <w:rPr>
                <w:rStyle w:val="Link"/>
                <w:noProof/>
              </w:rPr>
              <w:t>HBase</w:t>
            </w:r>
            <w:r>
              <w:rPr>
                <w:noProof/>
                <w:webHidden/>
              </w:rPr>
              <w:tab/>
            </w:r>
            <w:r>
              <w:rPr>
                <w:noProof/>
                <w:webHidden/>
              </w:rPr>
              <w:fldChar w:fldCharType="begin"/>
            </w:r>
            <w:r>
              <w:rPr>
                <w:noProof/>
                <w:webHidden/>
              </w:rPr>
              <w:instrText xml:space="preserve"> PAGEREF _Toc444111672 \h </w:instrText>
            </w:r>
            <w:r>
              <w:rPr>
                <w:noProof/>
                <w:webHidden/>
              </w:rPr>
            </w:r>
            <w:r>
              <w:rPr>
                <w:noProof/>
                <w:webHidden/>
              </w:rPr>
              <w:fldChar w:fldCharType="separate"/>
            </w:r>
            <w:r>
              <w:rPr>
                <w:noProof/>
                <w:webHidden/>
              </w:rPr>
              <w:t>9</w:t>
            </w:r>
            <w:r>
              <w:rPr>
                <w:noProof/>
                <w:webHidden/>
              </w:rPr>
              <w:fldChar w:fldCharType="end"/>
            </w:r>
          </w:hyperlink>
        </w:p>
        <w:p w14:paraId="7F01760E" w14:textId="77777777" w:rsidR="000C42BD" w:rsidRDefault="000C42BD">
          <w:pPr>
            <w:pStyle w:val="Verzeichnis2"/>
            <w:tabs>
              <w:tab w:val="left" w:pos="522"/>
              <w:tab w:val="right" w:leader="dot" w:pos="9056"/>
            </w:tabs>
            <w:rPr>
              <w:rFonts w:eastAsiaTheme="minorEastAsia"/>
              <w:b w:val="0"/>
              <w:smallCaps w:val="0"/>
              <w:noProof/>
              <w:sz w:val="24"/>
              <w:szCs w:val="24"/>
              <w:lang w:eastAsia="de-DE"/>
            </w:rPr>
          </w:pPr>
          <w:hyperlink w:anchor="_Toc444111673" w:history="1">
            <w:r w:rsidRPr="00A940FA">
              <w:rPr>
                <w:rStyle w:val="Link"/>
                <w:noProof/>
              </w:rPr>
              <w:t>2.5</w:t>
            </w:r>
            <w:r>
              <w:rPr>
                <w:rFonts w:eastAsiaTheme="minorEastAsia"/>
                <w:b w:val="0"/>
                <w:smallCaps w:val="0"/>
                <w:noProof/>
                <w:sz w:val="24"/>
                <w:szCs w:val="24"/>
                <w:lang w:eastAsia="de-DE"/>
              </w:rPr>
              <w:tab/>
            </w:r>
            <w:r w:rsidRPr="00A940FA">
              <w:rPr>
                <w:rStyle w:val="Link"/>
                <w:noProof/>
              </w:rPr>
              <w:t>Map Reduce</w:t>
            </w:r>
            <w:r>
              <w:rPr>
                <w:noProof/>
                <w:webHidden/>
              </w:rPr>
              <w:tab/>
            </w:r>
            <w:r>
              <w:rPr>
                <w:noProof/>
                <w:webHidden/>
              </w:rPr>
              <w:fldChar w:fldCharType="begin"/>
            </w:r>
            <w:r>
              <w:rPr>
                <w:noProof/>
                <w:webHidden/>
              </w:rPr>
              <w:instrText xml:space="preserve"> PAGEREF _Toc444111673 \h </w:instrText>
            </w:r>
            <w:r>
              <w:rPr>
                <w:noProof/>
                <w:webHidden/>
              </w:rPr>
            </w:r>
            <w:r>
              <w:rPr>
                <w:noProof/>
                <w:webHidden/>
              </w:rPr>
              <w:fldChar w:fldCharType="separate"/>
            </w:r>
            <w:r>
              <w:rPr>
                <w:noProof/>
                <w:webHidden/>
              </w:rPr>
              <w:t>10</w:t>
            </w:r>
            <w:r>
              <w:rPr>
                <w:noProof/>
                <w:webHidden/>
              </w:rPr>
              <w:fldChar w:fldCharType="end"/>
            </w:r>
          </w:hyperlink>
        </w:p>
        <w:p w14:paraId="761AFD94" w14:textId="77777777" w:rsidR="000C42BD" w:rsidRDefault="000C42BD">
          <w:pPr>
            <w:pStyle w:val="Verzeichnis2"/>
            <w:tabs>
              <w:tab w:val="left" w:pos="522"/>
              <w:tab w:val="right" w:leader="dot" w:pos="9056"/>
            </w:tabs>
            <w:rPr>
              <w:rFonts w:eastAsiaTheme="minorEastAsia"/>
              <w:b w:val="0"/>
              <w:smallCaps w:val="0"/>
              <w:noProof/>
              <w:sz w:val="24"/>
              <w:szCs w:val="24"/>
              <w:lang w:eastAsia="de-DE"/>
            </w:rPr>
          </w:pPr>
          <w:hyperlink w:anchor="_Toc444111674" w:history="1">
            <w:r w:rsidRPr="00A940FA">
              <w:rPr>
                <w:rStyle w:val="Link"/>
                <w:noProof/>
              </w:rPr>
              <w:t>2.6</w:t>
            </w:r>
            <w:r>
              <w:rPr>
                <w:rFonts w:eastAsiaTheme="minorEastAsia"/>
                <w:b w:val="0"/>
                <w:smallCaps w:val="0"/>
                <w:noProof/>
                <w:sz w:val="24"/>
                <w:szCs w:val="24"/>
                <w:lang w:eastAsia="de-DE"/>
              </w:rPr>
              <w:tab/>
            </w:r>
            <w:r w:rsidRPr="00A940FA">
              <w:rPr>
                <w:rStyle w:val="Link"/>
                <w:noProof/>
              </w:rPr>
              <w:t>Outputgenerator</w:t>
            </w:r>
            <w:r>
              <w:rPr>
                <w:noProof/>
                <w:webHidden/>
              </w:rPr>
              <w:tab/>
            </w:r>
            <w:r>
              <w:rPr>
                <w:noProof/>
                <w:webHidden/>
              </w:rPr>
              <w:fldChar w:fldCharType="begin"/>
            </w:r>
            <w:r>
              <w:rPr>
                <w:noProof/>
                <w:webHidden/>
              </w:rPr>
              <w:instrText xml:space="preserve"> PAGEREF _Toc444111674 \h </w:instrText>
            </w:r>
            <w:r>
              <w:rPr>
                <w:noProof/>
                <w:webHidden/>
              </w:rPr>
            </w:r>
            <w:r>
              <w:rPr>
                <w:noProof/>
                <w:webHidden/>
              </w:rPr>
              <w:fldChar w:fldCharType="separate"/>
            </w:r>
            <w:r>
              <w:rPr>
                <w:noProof/>
                <w:webHidden/>
              </w:rPr>
              <w:t>10</w:t>
            </w:r>
            <w:r>
              <w:rPr>
                <w:noProof/>
                <w:webHidden/>
              </w:rPr>
              <w:fldChar w:fldCharType="end"/>
            </w:r>
          </w:hyperlink>
        </w:p>
        <w:p w14:paraId="047F18C5" w14:textId="77777777" w:rsidR="000C42BD" w:rsidRDefault="000C42BD">
          <w:pPr>
            <w:pStyle w:val="Verzeichnis2"/>
            <w:tabs>
              <w:tab w:val="left" w:pos="522"/>
              <w:tab w:val="right" w:leader="dot" w:pos="9056"/>
            </w:tabs>
            <w:rPr>
              <w:rFonts w:eastAsiaTheme="minorEastAsia"/>
              <w:b w:val="0"/>
              <w:smallCaps w:val="0"/>
              <w:noProof/>
              <w:sz w:val="24"/>
              <w:szCs w:val="24"/>
              <w:lang w:eastAsia="de-DE"/>
            </w:rPr>
          </w:pPr>
          <w:hyperlink w:anchor="_Toc444111675" w:history="1">
            <w:r w:rsidRPr="00A940FA">
              <w:rPr>
                <w:rStyle w:val="Link"/>
                <w:noProof/>
              </w:rPr>
              <w:t>2.7</w:t>
            </w:r>
            <w:r>
              <w:rPr>
                <w:rFonts w:eastAsiaTheme="minorEastAsia"/>
                <w:b w:val="0"/>
                <w:smallCaps w:val="0"/>
                <w:noProof/>
                <w:sz w:val="24"/>
                <w:szCs w:val="24"/>
                <w:lang w:eastAsia="de-DE"/>
              </w:rPr>
              <w:tab/>
            </w:r>
            <w:r w:rsidRPr="00A940FA">
              <w:rPr>
                <w:rStyle w:val="Link"/>
                <w:noProof/>
              </w:rPr>
              <w:t>Oozie</w:t>
            </w:r>
            <w:r>
              <w:rPr>
                <w:noProof/>
                <w:webHidden/>
              </w:rPr>
              <w:tab/>
            </w:r>
            <w:r>
              <w:rPr>
                <w:noProof/>
                <w:webHidden/>
              </w:rPr>
              <w:fldChar w:fldCharType="begin"/>
            </w:r>
            <w:r>
              <w:rPr>
                <w:noProof/>
                <w:webHidden/>
              </w:rPr>
              <w:instrText xml:space="preserve"> PAGEREF _Toc444111675 \h </w:instrText>
            </w:r>
            <w:r>
              <w:rPr>
                <w:noProof/>
                <w:webHidden/>
              </w:rPr>
            </w:r>
            <w:r>
              <w:rPr>
                <w:noProof/>
                <w:webHidden/>
              </w:rPr>
              <w:fldChar w:fldCharType="separate"/>
            </w:r>
            <w:r>
              <w:rPr>
                <w:noProof/>
                <w:webHidden/>
              </w:rPr>
              <w:t>10</w:t>
            </w:r>
            <w:r>
              <w:rPr>
                <w:noProof/>
                <w:webHidden/>
              </w:rPr>
              <w:fldChar w:fldCharType="end"/>
            </w:r>
          </w:hyperlink>
        </w:p>
        <w:p w14:paraId="1AE5F6BD" w14:textId="77777777" w:rsidR="000C42BD" w:rsidRDefault="000C42BD">
          <w:pPr>
            <w:pStyle w:val="Verzeichnis2"/>
            <w:tabs>
              <w:tab w:val="left" w:pos="522"/>
              <w:tab w:val="right" w:leader="dot" w:pos="9056"/>
            </w:tabs>
            <w:rPr>
              <w:rFonts w:eastAsiaTheme="minorEastAsia"/>
              <w:b w:val="0"/>
              <w:smallCaps w:val="0"/>
              <w:noProof/>
              <w:sz w:val="24"/>
              <w:szCs w:val="24"/>
              <w:lang w:eastAsia="de-DE"/>
            </w:rPr>
          </w:pPr>
          <w:hyperlink w:anchor="_Toc444111676" w:history="1">
            <w:r w:rsidRPr="00A940FA">
              <w:rPr>
                <w:rStyle w:val="Link"/>
                <w:noProof/>
              </w:rPr>
              <w:t>2.8</w:t>
            </w:r>
            <w:r>
              <w:rPr>
                <w:rFonts w:eastAsiaTheme="minorEastAsia"/>
                <w:b w:val="0"/>
                <w:smallCaps w:val="0"/>
                <w:noProof/>
                <w:sz w:val="24"/>
                <w:szCs w:val="24"/>
                <w:lang w:eastAsia="de-DE"/>
              </w:rPr>
              <w:tab/>
            </w:r>
            <w:r w:rsidRPr="00A940FA">
              <w:rPr>
                <w:rStyle w:val="Link"/>
                <w:noProof/>
              </w:rPr>
              <w:t>Travis CI</w:t>
            </w:r>
            <w:r>
              <w:rPr>
                <w:noProof/>
                <w:webHidden/>
              </w:rPr>
              <w:tab/>
            </w:r>
            <w:r>
              <w:rPr>
                <w:noProof/>
                <w:webHidden/>
              </w:rPr>
              <w:fldChar w:fldCharType="begin"/>
            </w:r>
            <w:r>
              <w:rPr>
                <w:noProof/>
                <w:webHidden/>
              </w:rPr>
              <w:instrText xml:space="preserve"> PAGEREF _Toc444111676 \h </w:instrText>
            </w:r>
            <w:r>
              <w:rPr>
                <w:noProof/>
                <w:webHidden/>
              </w:rPr>
            </w:r>
            <w:r>
              <w:rPr>
                <w:noProof/>
                <w:webHidden/>
              </w:rPr>
              <w:fldChar w:fldCharType="separate"/>
            </w:r>
            <w:r>
              <w:rPr>
                <w:noProof/>
                <w:webHidden/>
              </w:rPr>
              <w:t>12</w:t>
            </w:r>
            <w:r>
              <w:rPr>
                <w:noProof/>
                <w:webHidden/>
              </w:rPr>
              <w:fldChar w:fldCharType="end"/>
            </w:r>
          </w:hyperlink>
        </w:p>
        <w:p w14:paraId="03377AD8" w14:textId="77777777" w:rsidR="000C42BD" w:rsidRDefault="000C42BD">
          <w:pPr>
            <w:pStyle w:val="Verzeichnis1"/>
            <w:tabs>
              <w:tab w:val="left" w:pos="410"/>
              <w:tab w:val="right" w:leader="dot" w:pos="9056"/>
            </w:tabs>
            <w:rPr>
              <w:rFonts w:eastAsiaTheme="minorEastAsia"/>
              <w:b w:val="0"/>
              <w:caps w:val="0"/>
              <w:noProof/>
              <w:sz w:val="24"/>
              <w:szCs w:val="24"/>
              <w:u w:val="none"/>
              <w:lang w:eastAsia="de-DE"/>
            </w:rPr>
          </w:pPr>
          <w:hyperlink w:anchor="_Toc444111677" w:history="1">
            <w:r w:rsidRPr="00A940FA">
              <w:rPr>
                <w:rStyle w:val="Link"/>
                <w:noProof/>
              </w:rPr>
              <w:t>3.</w:t>
            </w:r>
            <w:r>
              <w:rPr>
                <w:rFonts w:eastAsiaTheme="minorEastAsia"/>
                <w:b w:val="0"/>
                <w:caps w:val="0"/>
                <w:noProof/>
                <w:sz w:val="24"/>
                <w:szCs w:val="24"/>
                <w:u w:val="none"/>
                <w:lang w:eastAsia="de-DE"/>
              </w:rPr>
              <w:tab/>
            </w:r>
            <w:r w:rsidRPr="00A940FA">
              <w:rPr>
                <w:rStyle w:val="Link"/>
                <w:noProof/>
              </w:rPr>
              <w:t>Implementierung</w:t>
            </w:r>
            <w:r>
              <w:rPr>
                <w:noProof/>
                <w:webHidden/>
              </w:rPr>
              <w:tab/>
            </w:r>
            <w:r>
              <w:rPr>
                <w:noProof/>
                <w:webHidden/>
              </w:rPr>
              <w:fldChar w:fldCharType="begin"/>
            </w:r>
            <w:r>
              <w:rPr>
                <w:noProof/>
                <w:webHidden/>
              </w:rPr>
              <w:instrText xml:space="preserve"> PAGEREF _Toc444111677 \h </w:instrText>
            </w:r>
            <w:r>
              <w:rPr>
                <w:noProof/>
                <w:webHidden/>
              </w:rPr>
            </w:r>
            <w:r>
              <w:rPr>
                <w:noProof/>
                <w:webHidden/>
              </w:rPr>
              <w:fldChar w:fldCharType="separate"/>
            </w:r>
            <w:r>
              <w:rPr>
                <w:noProof/>
                <w:webHidden/>
              </w:rPr>
              <w:t>13</w:t>
            </w:r>
            <w:r>
              <w:rPr>
                <w:noProof/>
                <w:webHidden/>
              </w:rPr>
              <w:fldChar w:fldCharType="end"/>
            </w:r>
          </w:hyperlink>
        </w:p>
        <w:p w14:paraId="02705D34" w14:textId="77777777" w:rsidR="000C42BD" w:rsidRDefault="000C42BD">
          <w:pPr>
            <w:pStyle w:val="Verzeichnis2"/>
            <w:tabs>
              <w:tab w:val="left" w:pos="522"/>
              <w:tab w:val="right" w:leader="dot" w:pos="9056"/>
            </w:tabs>
            <w:rPr>
              <w:rFonts w:eastAsiaTheme="minorEastAsia"/>
              <w:b w:val="0"/>
              <w:smallCaps w:val="0"/>
              <w:noProof/>
              <w:sz w:val="24"/>
              <w:szCs w:val="24"/>
              <w:lang w:eastAsia="de-DE"/>
            </w:rPr>
          </w:pPr>
          <w:hyperlink w:anchor="_Toc444111678" w:history="1">
            <w:r w:rsidRPr="00A940FA">
              <w:rPr>
                <w:rStyle w:val="Link"/>
                <w:noProof/>
              </w:rPr>
              <w:t>3.1</w:t>
            </w:r>
            <w:r>
              <w:rPr>
                <w:rFonts w:eastAsiaTheme="minorEastAsia"/>
                <w:b w:val="0"/>
                <w:smallCaps w:val="0"/>
                <w:noProof/>
                <w:sz w:val="24"/>
                <w:szCs w:val="24"/>
                <w:lang w:eastAsia="de-DE"/>
              </w:rPr>
              <w:tab/>
            </w:r>
            <w:r w:rsidRPr="00A940FA">
              <w:rPr>
                <w:rStyle w:val="Link"/>
                <w:noProof/>
              </w:rPr>
              <w:t>Prozessübersicht</w:t>
            </w:r>
            <w:r>
              <w:rPr>
                <w:noProof/>
                <w:webHidden/>
              </w:rPr>
              <w:tab/>
            </w:r>
            <w:r>
              <w:rPr>
                <w:noProof/>
                <w:webHidden/>
              </w:rPr>
              <w:fldChar w:fldCharType="begin"/>
            </w:r>
            <w:r>
              <w:rPr>
                <w:noProof/>
                <w:webHidden/>
              </w:rPr>
              <w:instrText xml:space="preserve"> PAGEREF _Toc444111678 \h </w:instrText>
            </w:r>
            <w:r>
              <w:rPr>
                <w:noProof/>
                <w:webHidden/>
              </w:rPr>
            </w:r>
            <w:r>
              <w:rPr>
                <w:noProof/>
                <w:webHidden/>
              </w:rPr>
              <w:fldChar w:fldCharType="separate"/>
            </w:r>
            <w:r>
              <w:rPr>
                <w:noProof/>
                <w:webHidden/>
              </w:rPr>
              <w:t>13</w:t>
            </w:r>
            <w:r>
              <w:rPr>
                <w:noProof/>
                <w:webHidden/>
              </w:rPr>
              <w:fldChar w:fldCharType="end"/>
            </w:r>
          </w:hyperlink>
        </w:p>
        <w:p w14:paraId="2BB4583B" w14:textId="77777777" w:rsidR="000C42BD" w:rsidRDefault="000C42BD">
          <w:pPr>
            <w:pStyle w:val="Verzeichnis2"/>
            <w:tabs>
              <w:tab w:val="left" w:pos="522"/>
              <w:tab w:val="right" w:leader="dot" w:pos="9056"/>
            </w:tabs>
            <w:rPr>
              <w:rFonts w:eastAsiaTheme="minorEastAsia"/>
              <w:b w:val="0"/>
              <w:smallCaps w:val="0"/>
              <w:noProof/>
              <w:sz w:val="24"/>
              <w:szCs w:val="24"/>
              <w:lang w:eastAsia="de-DE"/>
            </w:rPr>
          </w:pPr>
          <w:hyperlink w:anchor="_Toc444111679" w:history="1">
            <w:r w:rsidRPr="00A940FA">
              <w:rPr>
                <w:rStyle w:val="Link"/>
                <w:noProof/>
              </w:rPr>
              <w:t>3.2</w:t>
            </w:r>
            <w:r>
              <w:rPr>
                <w:rFonts w:eastAsiaTheme="minorEastAsia"/>
                <w:b w:val="0"/>
                <w:smallCaps w:val="0"/>
                <w:noProof/>
                <w:sz w:val="24"/>
                <w:szCs w:val="24"/>
                <w:lang w:eastAsia="de-DE"/>
              </w:rPr>
              <w:tab/>
            </w:r>
            <w:r w:rsidRPr="00A940FA">
              <w:rPr>
                <w:rStyle w:val="Link"/>
                <w:noProof/>
              </w:rPr>
              <w:t>User Interface</w:t>
            </w:r>
            <w:r>
              <w:rPr>
                <w:noProof/>
                <w:webHidden/>
              </w:rPr>
              <w:tab/>
            </w:r>
            <w:r>
              <w:rPr>
                <w:noProof/>
                <w:webHidden/>
              </w:rPr>
              <w:fldChar w:fldCharType="begin"/>
            </w:r>
            <w:r>
              <w:rPr>
                <w:noProof/>
                <w:webHidden/>
              </w:rPr>
              <w:instrText xml:space="preserve"> PAGEREF _Toc444111679 \h </w:instrText>
            </w:r>
            <w:r>
              <w:rPr>
                <w:noProof/>
                <w:webHidden/>
              </w:rPr>
            </w:r>
            <w:r>
              <w:rPr>
                <w:noProof/>
                <w:webHidden/>
              </w:rPr>
              <w:fldChar w:fldCharType="separate"/>
            </w:r>
            <w:r>
              <w:rPr>
                <w:noProof/>
                <w:webHidden/>
              </w:rPr>
              <w:t>14</w:t>
            </w:r>
            <w:r>
              <w:rPr>
                <w:noProof/>
                <w:webHidden/>
              </w:rPr>
              <w:fldChar w:fldCharType="end"/>
            </w:r>
          </w:hyperlink>
        </w:p>
        <w:p w14:paraId="40A98CB8" w14:textId="77777777" w:rsidR="000C42BD" w:rsidRDefault="000C42BD">
          <w:pPr>
            <w:pStyle w:val="Verzeichnis2"/>
            <w:tabs>
              <w:tab w:val="left" w:pos="522"/>
              <w:tab w:val="right" w:leader="dot" w:pos="9056"/>
            </w:tabs>
            <w:rPr>
              <w:rFonts w:eastAsiaTheme="minorEastAsia"/>
              <w:b w:val="0"/>
              <w:smallCaps w:val="0"/>
              <w:noProof/>
              <w:sz w:val="24"/>
              <w:szCs w:val="24"/>
              <w:lang w:eastAsia="de-DE"/>
            </w:rPr>
          </w:pPr>
          <w:hyperlink w:anchor="_Toc444111680" w:history="1">
            <w:r w:rsidRPr="00A940FA">
              <w:rPr>
                <w:rStyle w:val="Link"/>
                <w:noProof/>
              </w:rPr>
              <w:t>3.3</w:t>
            </w:r>
            <w:r>
              <w:rPr>
                <w:rFonts w:eastAsiaTheme="minorEastAsia"/>
                <w:b w:val="0"/>
                <w:smallCaps w:val="0"/>
                <w:noProof/>
                <w:sz w:val="24"/>
                <w:szCs w:val="24"/>
                <w:lang w:eastAsia="de-DE"/>
              </w:rPr>
              <w:tab/>
            </w:r>
            <w:r w:rsidRPr="00A940FA">
              <w:rPr>
                <w:rStyle w:val="Link"/>
                <w:noProof/>
              </w:rPr>
              <w:t>Prozessphasen</w:t>
            </w:r>
            <w:r>
              <w:rPr>
                <w:noProof/>
                <w:webHidden/>
              </w:rPr>
              <w:tab/>
            </w:r>
            <w:r>
              <w:rPr>
                <w:noProof/>
                <w:webHidden/>
              </w:rPr>
              <w:fldChar w:fldCharType="begin"/>
            </w:r>
            <w:r>
              <w:rPr>
                <w:noProof/>
                <w:webHidden/>
              </w:rPr>
              <w:instrText xml:space="preserve"> PAGEREF _Toc444111680 \h </w:instrText>
            </w:r>
            <w:r>
              <w:rPr>
                <w:noProof/>
                <w:webHidden/>
              </w:rPr>
            </w:r>
            <w:r>
              <w:rPr>
                <w:noProof/>
                <w:webHidden/>
              </w:rPr>
              <w:fldChar w:fldCharType="separate"/>
            </w:r>
            <w:r>
              <w:rPr>
                <w:noProof/>
                <w:webHidden/>
              </w:rPr>
              <w:t>15</w:t>
            </w:r>
            <w:r>
              <w:rPr>
                <w:noProof/>
                <w:webHidden/>
              </w:rPr>
              <w:fldChar w:fldCharType="end"/>
            </w:r>
          </w:hyperlink>
        </w:p>
        <w:p w14:paraId="4388575E" w14:textId="77777777" w:rsidR="000C42BD" w:rsidRDefault="000C42BD">
          <w:pPr>
            <w:pStyle w:val="Verzeichnis3"/>
            <w:tabs>
              <w:tab w:val="left" w:pos="686"/>
              <w:tab w:val="right" w:leader="dot" w:pos="9056"/>
            </w:tabs>
            <w:rPr>
              <w:rFonts w:eastAsiaTheme="minorEastAsia"/>
              <w:smallCaps w:val="0"/>
              <w:noProof/>
              <w:sz w:val="24"/>
              <w:szCs w:val="24"/>
              <w:lang w:eastAsia="de-DE"/>
            </w:rPr>
          </w:pPr>
          <w:hyperlink w:anchor="_Toc444111681" w:history="1">
            <w:r w:rsidRPr="00A940FA">
              <w:rPr>
                <w:rStyle w:val="Link"/>
                <w:noProof/>
              </w:rPr>
              <w:t>3.3.1</w:t>
            </w:r>
            <w:r>
              <w:rPr>
                <w:rFonts w:eastAsiaTheme="minorEastAsia"/>
                <w:smallCaps w:val="0"/>
                <w:noProof/>
                <w:sz w:val="24"/>
                <w:szCs w:val="24"/>
                <w:lang w:eastAsia="de-DE"/>
              </w:rPr>
              <w:tab/>
            </w:r>
            <w:r w:rsidRPr="00A940FA">
              <w:rPr>
                <w:rStyle w:val="Link"/>
                <w:noProof/>
              </w:rPr>
              <w:t>Einlesen und Zerlegen der Videostreams</w:t>
            </w:r>
            <w:r>
              <w:rPr>
                <w:noProof/>
                <w:webHidden/>
              </w:rPr>
              <w:tab/>
            </w:r>
            <w:r>
              <w:rPr>
                <w:noProof/>
                <w:webHidden/>
              </w:rPr>
              <w:fldChar w:fldCharType="begin"/>
            </w:r>
            <w:r>
              <w:rPr>
                <w:noProof/>
                <w:webHidden/>
              </w:rPr>
              <w:instrText xml:space="preserve"> PAGEREF _Toc444111681 \h </w:instrText>
            </w:r>
            <w:r>
              <w:rPr>
                <w:noProof/>
                <w:webHidden/>
              </w:rPr>
            </w:r>
            <w:r>
              <w:rPr>
                <w:noProof/>
                <w:webHidden/>
              </w:rPr>
              <w:fldChar w:fldCharType="separate"/>
            </w:r>
            <w:r>
              <w:rPr>
                <w:noProof/>
                <w:webHidden/>
              </w:rPr>
              <w:t>15</w:t>
            </w:r>
            <w:r>
              <w:rPr>
                <w:noProof/>
                <w:webHidden/>
              </w:rPr>
              <w:fldChar w:fldCharType="end"/>
            </w:r>
          </w:hyperlink>
        </w:p>
        <w:p w14:paraId="608C99E6" w14:textId="77777777" w:rsidR="000C42BD" w:rsidRDefault="000C42BD">
          <w:pPr>
            <w:pStyle w:val="Verzeichnis3"/>
            <w:tabs>
              <w:tab w:val="left" w:pos="686"/>
              <w:tab w:val="right" w:leader="dot" w:pos="9056"/>
            </w:tabs>
            <w:rPr>
              <w:rFonts w:eastAsiaTheme="minorEastAsia"/>
              <w:smallCaps w:val="0"/>
              <w:noProof/>
              <w:sz w:val="24"/>
              <w:szCs w:val="24"/>
              <w:lang w:eastAsia="de-DE"/>
            </w:rPr>
          </w:pPr>
          <w:hyperlink w:anchor="_Toc444111682" w:history="1">
            <w:r w:rsidRPr="00A940FA">
              <w:rPr>
                <w:rStyle w:val="Link"/>
                <w:noProof/>
              </w:rPr>
              <w:t>3.3.2</w:t>
            </w:r>
            <w:r>
              <w:rPr>
                <w:rFonts w:eastAsiaTheme="minorEastAsia"/>
                <w:smallCaps w:val="0"/>
                <w:noProof/>
                <w:sz w:val="24"/>
                <w:szCs w:val="24"/>
                <w:lang w:eastAsia="de-DE"/>
              </w:rPr>
              <w:tab/>
            </w:r>
            <w:r w:rsidRPr="00A940FA">
              <w:rPr>
                <w:rStyle w:val="Link"/>
                <w:noProof/>
              </w:rPr>
              <w:t>Analyse der Frames</w:t>
            </w:r>
            <w:r>
              <w:rPr>
                <w:noProof/>
                <w:webHidden/>
              </w:rPr>
              <w:tab/>
            </w:r>
            <w:r>
              <w:rPr>
                <w:noProof/>
                <w:webHidden/>
              </w:rPr>
              <w:fldChar w:fldCharType="begin"/>
            </w:r>
            <w:r>
              <w:rPr>
                <w:noProof/>
                <w:webHidden/>
              </w:rPr>
              <w:instrText xml:space="preserve"> PAGEREF _Toc444111682 \h </w:instrText>
            </w:r>
            <w:r>
              <w:rPr>
                <w:noProof/>
                <w:webHidden/>
              </w:rPr>
            </w:r>
            <w:r>
              <w:rPr>
                <w:noProof/>
                <w:webHidden/>
              </w:rPr>
              <w:fldChar w:fldCharType="separate"/>
            </w:r>
            <w:r>
              <w:rPr>
                <w:noProof/>
                <w:webHidden/>
              </w:rPr>
              <w:t>15</w:t>
            </w:r>
            <w:r>
              <w:rPr>
                <w:noProof/>
                <w:webHidden/>
              </w:rPr>
              <w:fldChar w:fldCharType="end"/>
            </w:r>
          </w:hyperlink>
        </w:p>
        <w:p w14:paraId="0CF8E3D9" w14:textId="77777777" w:rsidR="000C42BD" w:rsidRDefault="000C42BD">
          <w:pPr>
            <w:pStyle w:val="Verzeichnis3"/>
            <w:tabs>
              <w:tab w:val="left" w:pos="686"/>
              <w:tab w:val="right" w:leader="dot" w:pos="9056"/>
            </w:tabs>
            <w:rPr>
              <w:rFonts w:eastAsiaTheme="minorEastAsia"/>
              <w:smallCaps w:val="0"/>
              <w:noProof/>
              <w:sz w:val="24"/>
              <w:szCs w:val="24"/>
              <w:lang w:eastAsia="de-DE"/>
            </w:rPr>
          </w:pPr>
          <w:hyperlink w:anchor="_Toc444111683" w:history="1">
            <w:r w:rsidRPr="00A940FA">
              <w:rPr>
                <w:rStyle w:val="Link"/>
                <w:noProof/>
              </w:rPr>
              <w:t>3.3.3</w:t>
            </w:r>
            <w:r>
              <w:rPr>
                <w:rFonts w:eastAsiaTheme="minorEastAsia"/>
                <w:smallCaps w:val="0"/>
                <w:noProof/>
                <w:sz w:val="24"/>
                <w:szCs w:val="24"/>
                <w:lang w:eastAsia="de-DE"/>
              </w:rPr>
              <w:tab/>
            </w:r>
            <w:r w:rsidRPr="00A940FA">
              <w:rPr>
                <w:rStyle w:val="Link"/>
                <w:noProof/>
              </w:rPr>
              <w:t>Ergebnispräsentation</w:t>
            </w:r>
            <w:r>
              <w:rPr>
                <w:noProof/>
                <w:webHidden/>
              </w:rPr>
              <w:tab/>
            </w:r>
            <w:r>
              <w:rPr>
                <w:noProof/>
                <w:webHidden/>
              </w:rPr>
              <w:fldChar w:fldCharType="begin"/>
            </w:r>
            <w:r>
              <w:rPr>
                <w:noProof/>
                <w:webHidden/>
              </w:rPr>
              <w:instrText xml:space="preserve"> PAGEREF _Toc444111683 \h </w:instrText>
            </w:r>
            <w:r>
              <w:rPr>
                <w:noProof/>
                <w:webHidden/>
              </w:rPr>
            </w:r>
            <w:r>
              <w:rPr>
                <w:noProof/>
                <w:webHidden/>
              </w:rPr>
              <w:fldChar w:fldCharType="separate"/>
            </w:r>
            <w:r>
              <w:rPr>
                <w:noProof/>
                <w:webHidden/>
              </w:rPr>
              <w:t>18</w:t>
            </w:r>
            <w:r>
              <w:rPr>
                <w:noProof/>
                <w:webHidden/>
              </w:rPr>
              <w:fldChar w:fldCharType="end"/>
            </w:r>
          </w:hyperlink>
        </w:p>
        <w:p w14:paraId="4349C6C3" w14:textId="77777777" w:rsidR="000C42BD" w:rsidRDefault="000C42BD">
          <w:pPr>
            <w:pStyle w:val="Verzeichnis1"/>
            <w:tabs>
              <w:tab w:val="left" w:pos="410"/>
              <w:tab w:val="right" w:leader="dot" w:pos="9056"/>
            </w:tabs>
            <w:rPr>
              <w:rFonts w:eastAsiaTheme="minorEastAsia"/>
              <w:b w:val="0"/>
              <w:caps w:val="0"/>
              <w:noProof/>
              <w:sz w:val="24"/>
              <w:szCs w:val="24"/>
              <w:u w:val="none"/>
              <w:lang w:eastAsia="de-DE"/>
            </w:rPr>
          </w:pPr>
          <w:hyperlink w:anchor="_Toc444111684" w:history="1">
            <w:r w:rsidRPr="00A940FA">
              <w:rPr>
                <w:rStyle w:val="Link"/>
                <w:noProof/>
              </w:rPr>
              <w:t>4.</w:t>
            </w:r>
            <w:r>
              <w:rPr>
                <w:rFonts w:eastAsiaTheme="minorEastAsia"/>
                <w:b w:val="0"/>
                <w:caps w:val="0"/>
                <w:noProof/>
                <w:sz w:val="24"/>
                <w:szCs w:val="24"/>
                <w:u w:val="none"/>
                <w:lang w:eastAsia="de-DE"/>
              </w:rPr>
              <w:tab/>
            </w:r>
            <w:r w:rsidRPr="00A940FA">
              <w:rPr>
                <w:rStyle w:val="Link"/>
                <w:noProof/>
              </w:rPr>
              <w:t>Ausblick</w:t>
            </w:r>
            <w:r>
              <w:rPr>
                <w:noProof/>
                <w:webHidden/>
              </w:rPr>
              <w:tab/>
            </w:r>
            <w:r>
              <w:rPr>
                <w:noProof/>
                <w:webHidden/>
              </w:rPr>
              <w:fldChar w:fldCharType="begin"/>
            </w:r>
            <w:r>
              <w:rPr>
                <w:noProof/>
                <w:webHidden/>
              </w:rPr>
              <w:instrText xml:space="preserve"> PAGEREF _Toc444111684 \h </w:instrText>
            </w:r>
            <w:r>
              <w:rPr>
                <w:noProof/>
                <w:webHidden/>
              </w:rPr>
            </w:r>
            <w:r>
              <w:rPr>
                <w:noProof/>
                <w:webHidden/>
              </w:rPr>
              <w:fldChar w:fldCharType="separate"/>
            </w:r>
            <w:r>
              <w:rPr>
                <w:noProof/>
                <w:webHidden/>
              </w:rPr>
              <w:t>19</w:t>
            </w:r>
            <w:r>
              <w:rPr>
                <w:noProof/>
                <w:webHidden/>
              </w:rPr>
              <w:fldChar w:fldCharType="end"/>
            </w:r>
          </w:hyperlink>
        </w:p>
        <w:p w14:paraId="005AF2E5" w14:textId="77777777" w:rsidR="000C42BD" w:rsidRDefault="000C42BD">
          <w:pPr>
            <w:pStyle w:val="Verzeichnis1"/>
            <w:tabs>
              <w:tab w:val="left" w:pos="410"/>
              <w:tab w:val="right" w:leader="dot" w:pos="9056"/>
            </w:tabs>
            <w:rPr>
              <w:rFonts w:eastAsiaTheme="minorEastAsia"/>
              <w:b w:val="0"/>
              <w:caps w:val="0"/>
              <w:noProof/>
              <w:sz w:val="24"/>
              <w:szCs w:val="24"/>
              <w:u w:val="none"/>
              <w:lang w:eastAsia="de-DE"/>
            </w:rPr>
          </w:pPr>
          <w:hyperlink w:anchor="_Toc444111685" w:history="1">
            <w:r w:rsidRPr="00A940FA">
              <w:rPr>
                <w:rStyle w:val="Link"/>
                <w:noProof/>
              </w:rPr>
              <w:t>5.</w:t>
            </w:r>
            <w:r>
              <w:rPr>
                <w:rFonts w:eastAsiaTheme="minorEastAsia"/>
                <w:b w:val="0"/>
                <w:caps w:val="0"/>
                <w:noProof/>
                <w:sz w:val="24"/>
                <w:szCs w:val="24"/>
                <w:u w:val="none"/>
                <w:lang w:eastAsia="de-DE"/>
              </w:rPr>
              <w:tab/>
            </w:r>
            <w:r w:rsidRPr="00A940FA">
              <w:rPr>
                <w:rStyle w:val="Link"/>
                <w:noProof/>
              </w:rPr>
              <w:t>Fazit</w:t>
            </w:r>
            <w:r>
              <w:rPr>
                <w:noProof/>
                <w:webHidden/>
              </w:rPr>
              <w:tab/>
            </w:r>
            <w:r>
              <w:rPr>
                <w:noProof/>
                <w:webHidden/>
              </w:rPr>
              <w:fldChar w:fldCharType="begin"/>
            </w:r>
            <w:r>
              <w:rPr>
                <w:noProof/>
                <w:webHidden/>
              </w:rPr>
              <w:instrText xml:space="preserve"> PAGEREF _Toc444111685 \h </w:instrText>
            </w:r>
            <w:r>
              <w:rPr>
                <w:noProof/>
                <w:webHidden/>
              </w:rPr>
            </w:r>
            <w:r>
              <w:rPr>
                <w:noProof/>
                <w:webHidden/>
              </w:rPr>
              <w:fldChar w:fldCharType="separate"/>
            </w:r>
            <w:r>
              <w:rPr>
                <w:noProof/>
                <w:webHidden/>
              </w:rPr>
              <w:t>20</w:t>
            </w:r>
            <w:r>
              <w:rPr>
                <w:noProof/>
                <w:webHidden/>
              </w:rPr>
              <w:fldChar w:fldCharType="end"/>
            </w:r>
          </w:hyperlink>
        </w:p>
        <w:p w14:paraId="3C24FCAE" w14:textId="77777777" w:rsidR="000C42BD" w:rsidRDefault="000C42BD">
          <w:pPr>
            <w:pStyle w:val="Verzeichnis1"/>
            <w:tabs>
              <w:tab w:val="left" w:pos="410"/>
              <w:tab w:val="right" w:leader="dot" w:pos="9056"/>
            </w:tabs>
            <w:rPr>
              <w:rFonts w:eastAsiaTheme="minorEastAsia"/>
              <w:b w:val="0"/>
              <w:caps w:val="0"/>
              <w:noProof/>
              <w:sz w:val="24"/>
              <w:szCs w:val="24"/>
              <w:u w:val="none"/>
              <w:lang w:eastAsia="de-DE"/>
            </w:rPr>
          </w:pPr>
          <w:hyperlink w:anchor="_Toc444111686" w:history="1">
            <w:r w:rsidRPr="00A940FA">
              <w:rPr>
                <w:rStyle w:val="Link"/>
                <w:noProof/>
              </w:rPr>
              <w:t>6.</w:t>
            </w:r>
            <w:r>
              <w:rPr>
                <w:rFonts w:eastAsiaTheme="minorEastAsia"/>
                <w:b w:val="0"/>
                <w:caps w:val="0"/>
                <w:noProof/>
                <w:sz w:val="24"/>
                <w:szCs w:val="24"/>
                <w:u w:val="none"/>
                <w:lang w:eastAsia="de-DE"/>
              </w:rPr>
              <w:tab/>
            </w:r>
            <w:r w:rsidRPr="00A940FA">
              <w:rPr>
                <w:rStyle w:val="Link"/>
                <w:noProof/>
              </w:rPr>
              <w:t>Literaturverzeichnis</w:t>
            </w:r>
            <w:r>
              <w:rPr>
                <w:noProof/>
                <w:webHidden/>
              </w:rPr>
              <w:tab/>
            </w:r>
            <w:r>
              <w:rPr>
                <w:noProof/>
                <w:webHidden/>
              </w:rPr>
              <w:fldChar w:fldCharType="begin"/>
            </w:r>
            <w:r>
              <w:rPr>
                <w:noProof/>
                <w:webHidden/>
              </w:rPr>
              <w:instrText xml:space="preserve"> PAGEREF _Toc444111686 \h </w:instrText>
            </w:r>
            <w:r>
              <w:rPr>
                <w:noProof/>
                <w:webHidden/>
              </w:rPr>
            </w:r>
            <w:r>
              <w:rPr>
                <w:noProof/>
                <w:webHidden/>
              </w:rPr>
              <w:fldChar w:fldCharType="separate"/>
            </w:r>
            <w:r>
              <w:rPr>
                <w:noProof/>
                <w:webHidden/>
              </w:rPr>
              <w:t>21</w:t>
            </w:r>
            <w:r>
              <w:rPr>
                <w:noProof/>
                <w:webHidden/>
              </w:rPr>
              <w:fldChar w:fldCharType="end"/>
            </w:r>
          </w:hyperlink>
        </w:p>
        <w:p w14:paraId="71FE6F9C" w14:textId="77777777" w:rsidR="000C42BD" w:rsidRDefault="000C42BD">
          <w:pPr>
            <w:pStyle w:val="Verzeichnis1"/>
            <w:tabs>
              <w:tab w:val="left" w:pos="410"/>
              <w:tab w:val="right" w:leader="dot" w:pos="9056"/>
            </w:tabs>
            <w:rPr>
              <w:rFonts w:eastAsiaTheme="minorEastAsia"/>
              <w:b w:val="0"/>
              <w:caps w:val="0"/>
              <w:noProof/>
              <w:sz w:val="24"/>
              <w:szCs w:val="24"/>
              <w:u w:val="none"/>
              <w:lang w:eastAsia="de-DE"/>
            </w:rPr>
          </w:pPr>
          <w:hyperlink w:anchor="_Toc444111687" w:history="1">
            <w:r w:rsidRPr="00A940FA">
              <w:rPr>
                <w:rStyle w:val="Link"/>
                <w:noProof/>
              </w:rPr>
              <w:t>7.</w:t>
            </w:r>
            <w:r>
              <w:rPr>
                <w:rFonts w:eastAsiaTheme="minorEastAsia"/>
                <w:b w:val="0"/>
                <w:caps w:val="0"/>
                <w:noProof/>
                <w:sz w:val="24"/>
                <w:szCs w:val="24"/>
                <w:u w:val="none"/>
                <w:lang w:eastAsia="de-DE"/>
              </w:rPr>
              <w:tab/>
            </w:r>
            <w:r w:rsidRPr="00A940FA">
              <w:rPr>
                <w:rStyle w:val="Link"/>
                <w:noProof/>
              </w:rPr>
              <w:t>Bilderverzeichnis</w:t>
            </w:r>
            <w:r>
              <w:rPr>
                <w:noProof/>
                <w:webHidden/>
              </w:rPr>
              <w:tab/>
            </w:r>
            <w:r>
              <w:rPr>
                <w:noProof/>
                <w:webHidden/>
              </w:rPr>
              <w:fldChar w:fldCharType="begin"/>
            </w:r>
            <w:r>
              <w:rPr>
                <w:noProof/>
                <w:webHidden/>
              </w:rPr>
              <w:instrText xml:space="preserve"> PAGEREF _Toc444111687 \h </w:instrText>
            </w:r>
            <w:r>
              <w:rPr>
                <w:noProof/>
                <w:webHidden/>
              </w:rPr>
            </w:r>
            <w:r>
              <w:rPr>
                <w:noProof/>
                <w:webHidden/>
              </w:rPr>
              <w:fldChar w:fldCharType="separate"/>
            </w:r>
            <w:r>
              <w:rPr>
                <w:noProof/>
                <w:webHidden/>
              </w:rPr>
              <w:t>21</w:t>
            </w:r>
            <w:r>
              <w:rPr>
                <w:noProof/>
                <w:webHidden/>
              </w:rPr>
              <w:fldChar w:fldCharType="end"/>
            </w:r>
          </w:hyperlink>
        </w:p>
        <w:p w14:paraId="1E1F7189" w14:textId="77777777" w:rsidR="0073275E" w:rsidRDefault="00860651" w:rsidP="00692D89">
          <w:pPr>
            <w:rPr>
              <w:noProof/>
            </w:rPr>
          </w:pPr>
          <w:r>
            <w:rPr>
              <w:b/>
              <w:bCs/>
              <w:noProof/>
            </w:rPr>
            <w:fldChar w:fldCharType="end"/>
          </w:r>
        </w:p>
      </w:sdtContent>
    </w:sdt>
    <w:p w14:paraId="1EEC1B76" w14:textId="53E9E63F" w:rsidR="00860651" w:rsidRDefault="0073275E" w:rsidP="0073275E">
      <w:pPr>
        <w:pStyle w:val="berschrift1"/>
      </w:pPr>
      <w:bookmarkStart w:id="2" w:name="_Toc444111659"/>
      <w:r>
        <w:t>Abbildungsverzeichnis</w:t>
      </w:r>
      <w:bookmarkEnd w:id="2"/>
    </w:p>
    <w:p w14:paraId="651CE257" w14:textId="77777777" w:rsidR="000C42BD" w:rsidRDefault="007F5F02">
      <w:pPr>
        <w:pStyle w:val="Abbildungsverzeichnis"/>
        <w:tabs>
          <w:tab w:val="right" w:leader="dot" w:pos="9056"/>
        </w:tabs>
        <w:rPr>
          <w:rFonts w:eastAsiaTheme="minorEastAsia"/>
          <w:noProof/>
          <w:lang w:eastAsia="de-DE"/>
        </w:rPr>
      </w:pPr>
      <w:r>
        <w:fldChar w:fldCharType="begin"/>
      </w:r>
      <w:r>
        <w:instrText xml:space="preserve"> TOC \c "Abbildung" </w:instrText>
      </w:r>
      <w:r>
        <w:fldChar w:fldCharType="separate"/>
      </w:r>
      <w:r w:rsidR="000C42BD">
        <w:rPr>
          <w:noProof/>
        </w:rPr>
        <w:t>Abbildung 1: Logo Wikimedia Commons. Quelle: (1)</w:t>
      </w:r>
      <w:r w:rsidR="000C42BD">
        <w:rPr>
          <w:noProof/>
        </w:rPr>
        <w:tab/>
      </w:r>
      <w:r w:rsidR="000C42BD">
        <w:rPr>
          <w:noProof/>
        </w:rPr>
        <w:fldChar w:fldCharType="begin"/>
      </w:r>
      <w:r w:rsidR="000C42BD">
        <w:rPr>
          <w:noProof/>
        </w:rPr>
        <w:instrText xml:space="preserve"> PAGEREF _Toc444111688 \h </w:instrText>
      </w:r>
      <w:r w:rsidR="000C42BD">
        <w:rPr>
          <w:noProof/>
        </w:rPr>
      </w:r>
      <w:r w:rsidR="000C42BD">
        <w:rPr>
          <w:noProof/>
        </w:rPr>
        <w:fldChar w:fldCharType="separate"/>
      </w:r>
      <w:r w:rsidR="000C42BD">
        <w:rPr>
          <w:noProof/>
        </w:rPr>
        <w:t>6</w:t>
      </w:r>
      <w:r w:rsidR="000C42BD">
        <w:rPr>
          <w:noProof/>
        </w:rPr>
        <w:fldChar w:fldCharType="end"/>
      </w:r>
    </w:p>
    <w:p w14:paraId="20241367" w14:textId="77777777" w:rsidR="000C42BD" w:rsidRDefault="000C42BD">
      <w:pPr>
        <w:pStyle w:val="Abbildungsverzeichnis"/>
        <w:tabs>
          <w:tab w:val="left" w:pos="2898"/>
          <w:tab w:val="right" w:leader="dot" w:pos="9056"/>
        </w:tabs>
        <w:rPr>
          <w:rFonts w:eastAsiaTheme="minorEastAsia"/>
          <w:noProof/>
          <w:lang w:eastAsia="de-DE"/>
        </w:rPr>
      </w:pPr>
      <w:r>
        <w:rPr>
          <w:noProof/>
        </w:rPr>
        <w:t xml:space="preserve">Abbildung 2: Xuggler Logo. </w:t>
      </w:r>
      <w:r>
        <w:rPr>
          <w:rFonts w:eastAsiaTheme="minorEastAsia"/>
          <w:noProof/>
          <w:lang w:eastAsia="de-DE"/>
        </w:rPr>
        <w:tab/>
      </w:r>
      <w:r>
        <w:rPr>
          <w:noProof/>
        </w:rPr>
        <w:t>Quelle: (2)</w:t>
      </w:r>
      <w:r>
        <w:rPr>
          <w:noProof/>
        </w:rPr>
        <w:tab/>
      </w:r>
      <w:r>
        <w:rPr>
          <w:noProof/>
        </w:rPr>
        <w:fldChar w:fldCharType="begin"/>
      </w:r>
      <w:r>
        <w:rPr>
          <w:noProof/>
        </w:rPr>
        <w:instrText xml:space="preserve"> PAGEREF _Toc444111689 \h </w:instrText>
      </w:r>
      <w:r>
        <w:rPr>
          <w:noProof/>
        </w:rPr>
      </w:r>
      <w:r>
        <w:rPr>
          <w:noProof/>
        </w:rPr>
        <w:fldChar w:fldCharType="separate"/>
      </w:r>
      <w:r>
        <w:rPr>
          <w:noProof/>
        </w:rPr>
        <w:t>9</w:t>
      </w:r>
      <w:r>
        <w:rPr>
          <w:noProof/>
        </w:rPr>
        <w:fldChar w:fldCharType="end"/>
      </w:r>
    </w:p>
    <w:p w14:paraId="23090A32" w14:textId="77777777" w:rsidR="000C42BD" w:rsidRDefault="000C42BD">
      <w:pPr>
        <w:pStyle w:val="Abbildungsverzeichnis"/>
        <w:tabs>
          <w:tab w:val="right" w:leader="dot" w:pos="9056"/>
        </w:tabs>
        <w:rPr>
          <w:rFonts w:eastAsiaTheme="minorEastAsia"/>
          <w:noProof/>
          <w:lang w:eastAsia="de-DE"/>
        </w:rPr>
      </w:pPr>
      <w:r>
        <w:rPr>
          <w:noProof/>
        </w:rPr>
        <w:t>Abbildung 3: Prozessübersicht des HUGO-Projektes</w:t>
      </w:r>
      <w:r>
        <w:rPr>
          <w:noProof/>
        </w:rPr>
        <w:tab/>
      </w:r>
      <w:r>
        <w:rPr>
          <w:noProof/>
        </w:rPr>
        <w:fldChar w:fldCharType="begin"/>
      </w:r>
      <w:r>
        <w:rPr>
          <w:noProof/>
        </w:rPr>
        <w:instrText xml:space="preserve"> PAGEREF _Toc444111690 \h </w:instrText>
      </w:r>
      <w:r>
        <w:rPr>
          <w:noProof/>
        </w:rPr>
      </w:r>
      <w:r>
        <w:rPr>
          <w:noProof/>
        </w:rPr>
        <w:fldChar w:fldCharType="separate"/>
      </w:r>
      <w:r>
        <w:rPr>
          <w:noProof/>
        </w:rPr>
        <w:t>13</w:t>
      </w:r>
      <w:r>
        <w:rPr>
          <w:noProof/>
        </w:rPr>
        <w:fldChar w:fldCharType="end"/>
      </w:r>
    </w:p>
    <w:p w14:paraId="2CD8E759" w14:textId="77777777" w:rsidR="000C42BD" w:rsidRDefault="000C42BD">
      <w:pPr>
        <w:pStyle w:val="Abbildungsverzeichnis"/>
        <w:tabs>
          <w:tab w:val="right" w:leader="dot" w:pos="9056"/>
        </w:tabs>
        <w:rPr>
          <w:rFonts w:eastAsiaTheme="minorEastAsia"/>
          <w:noProof/>
          <w:lang w:eastAsia="de-DE"/>
        </w:rPr>
      </w:pPr>
      <w:r>
        <w:rPr>
          <w:noProof/>
        </w:rPr>
        <w:t>Abbildung 4: Array mit Pixeln</w:t>
      </w:r>
      <w:r>
        <w:rPr>
          <w:noProof/>
        </w:rPr>
        <w:tab/>
      </w:r>
      <w:r>
        <w:rPr>
          <w:noProof/>
        </w:rPr>
        <w:fldChar w:fldCharType="begin"/>
      </w:r>
      <w:r>
        <w:rPr>
          <w:noProof/>
        </w:rPr>
        <w:instrText xml:space="preserve"> PAGEREF _Toc444111691 \h </w:instrText>
      </w:r>
      <w:r>
        <w:rPr>
          <w:noProof/>
        </w:rPr>
      </w:r>
      <w:r>
        <w:rPr>
          <w:noProof/>
        </w:rPr>
        <w:fldChar w:fldCharType="separate"/>
      </w:r>
      <w:r>
        <w:rPr>
          <w:noProof/>
        </w:rPr>
        <w:t>19</w:t>
      </w:r>
      <w:r>
        <w:rPr>
          <w:noProof/>
        </w:rPr>
        <w:fldChar w:fldCharType="end"/>
      </w:r>
    </w:p>
    <w:p w14:paraId="18300A3D" w14:textId="77777777" w:rsidR="000C42BD" w:rsidRDefault="000C42BD">
      <w:pPr>
        <w:pStyle w:val="Abbildungsverzeichnis"/>
        <w:tabs>
          <w:tab w:val="right" w:leader="dot" w:pos="9056"/>
        </w:tabs>
        <w:rPr>
          <w:rFonts w:eastAsiaTheme="minorEastAsia"/>
          <w:noProof/>
          <w:lang w:eastAsia="de-DE"/>
        </w:rPr>
      </w:pPr>
      <w:r>
        <w:rPr>
          <w:noProof/>
        </w:rPr>
        <w:t>Abbildung 5: Image aus Pixelarray</w:t>
      </w:r>
      <w:r>
        <w:rPr>
          <w:noProof/>
        </w:rPr>
        <w:tab/>
      </w:r>
      <w:r>
        <w:rPr>
          <w:noProof/>
        </w:rPr>
        <w:fldChar w:fldCharType="begin"/>
      </w:r>
      <w:r>
        <w:rPr>
          <w:noProof/>
        </w:rPr>
        <w:instrText xml:space="preserve"> PAGEREF _Toc444111692 \h </w:instrText>
      </w:r>
      <w:r>
        <w:rPr>
          <w:noProof/>
        </w:rPr>
      </w:r>
      <w:r>
        <w:rPr>
          <w:noProof/>
        </w:rPr>
        <w:fldChar w:fldCharType="separate"/>
      </w:r>
      <w:r>
        <w:rPr>
          <w:noProof/>
        </w:rPr>
        <w:t>19</w:t>
      </w:r>
      <w:r>
        <w:rPr>
          <w:noProof/>
        </w:rPr>
        <w:fldChar w:fldCharType="end"/>
      </w:r>
    </w:p>
    <w:p w14:paraId="39F08E47" w14:textId="79E532D9" w:rsidR="00C8765F" w:rsidRDefault="007F5F02" w:rsidP="00692D89">
      <w:pPr>
        <w:rPr>
          <w:noProof/>
        </w:rPr>
      </w:pPr>
      <w:r>
        <w:rPr>
          <w:noProof/>
        </w:rPr>
        <w:fldChar w:fldCharType="end"/>
      </w:r>
    </w:p>
    <w:p w14:paraId="68DCA717" w14:textId="77777777" w:rsidR="00C8765F" w:rsidRDefault="00C8765F">
      <w:pPr>
        <w:spacing w:line="240" w:lineRule="auto"/>
        <w:jc w:val="left"/>
        <w:rPr>
          <w:noProof/>
        </w:rPr>
      </w:pPr>
      <w:r>
        <w:rPr>
          <w:noProof/>
        </w:rPr>
        <w:br w:type="page"/>
      </w:r>
      <w:bookmarkStart w:id="3" w:name="_GoBack"/>
      <w:bookmarkEnd w:id="3"/>
    </w:p>
    <w:p w14:paraId="3BFCFA8C" w14:textId="093B1FA9" w:rsidR="00AE4194" w:rsidRDefault="00860651" w:rsidP="00692D89">
      <w:pPr>
        <w:pStyle w:val="berschrift1"/>
        <w:numPr>
          <w:ilvl w:val="0"/>
          <w:numId w:val="7"/>
        </w:numPr>
      </w:pPr>
      <w:bookmarkStart w:id="4" w:name="_Toc444111660"/>
      <w:r>
        <w:lastRenderedPageBreak/>
        <w:t>Einleitung</w:t>
      </w:r>
      <w:bookmarkEnd w:id="4"/>
    </w:p>
    <w:p w14:paraId="40F013B2" w14:textId="3B456724" w:rsidR="00BF648D" w:rsidRDefault="002E0551" w:rsidP="007410A4">
      <w:pPr>
        <w:pStyle w:val="berschrift2"/>
        <w:numPr>
          <w:ilvl w:val="1"/>
          <w:numId w:val="7"/>
        </w:numPr>
      </w:pPr>
      <w:bookmarkStart w:id="5" w:name="_Toc444111661"/>
      <w:r>
        <w:t>Problemstellung</w:t>
      </w:r>
      <w:bookmarkEnd w:id="5"/>
    </w:p>
    <w:p w14:paraId="4067BFC7" w14:textId="5A51B44A" w:rsidR="00F435D0" w:rsidRDefault="00472206" w:rsidP="00692D89">
      <w:r>
        <w:t xml:space="preserve">Das Internet enthält heute eine </w:t>
      </w:r>
      <w:r w:rsidR="00816EBB">
        <w:t>unvorstellbare</w:t>
      </w:r>
      <w:r>
        <w:t xml:space="preserve"> Menge an Videos. </w:t>
      </w:r>
      <w:r w:rsidR="00AB3FE4">
        <w:t xml:space="preserve">Im </w:t>
      </w:r>
      <w:r w:rsidR="00E83811">
        <w:t>Juli 2015</w:t>
      </w:r>
      <w:r w:rsidR="009B19F8">
        <w:t xml:space="preserve"> wurde</w:t>
      </w:r>
      <w:r w:rsidR="00E81C26">
        <w:t>n allein</w:t>
      </w:r>
      <w:r w:rsidR="009B19F8">
        <w:t xml:space="preserve"> auf der Videoplattform YouTube pro Minute </w:t>
      </w:r>
      <w:r w:rsidR="00E83811">
        <w:t>4</w:t>
      </w:r>
      <w:r w:rsidR="0068015B">
        <w:t>00 Minuten</w:t>
      </w:r>
      <w:r>
        <w:t xml:space="preserve"> </w:t>
      </w:r>
      <w:r w:rsidR="009B19F8">
        <w:t>Material hochgeladen</w:t>
      </w:r>
      <w:r w:rsidR="00590A94">
        <w:t xml:space="preserve"> </w:t>
      </w:r>
      <w:r w:rsidR="00E83811">
        <w:fldChar w:fldCharType="begin"/>
      </w:r>
      <w:r w:rsidR="00455EBB">
        <w:instrText>ADDIN CITAVI.PLACEHOLDER 7280ac4a-78c6-416b-82f1-e084f2910127 PFBsYWNlaG9sZGVyPg0KICA8QWRkSW5WZXJzaW9uPjUuMi4wLjg8L0FkZEluVmVyc2lvbj4NCiAgPElkPjcyODBhYzRhLTc4YzYtNDE2Yi04MmYxLWUwODRmMjkxMDEyNzwvSWQ+DQogIDxFbnRyaWVzPg0KICAgIDxFbnRyeT4NCiAgICAgIDxJZD41NWNiZTY2MS1hZTE1LTQxZTEtOTBlZi04ZDg1MDA4ZTg4MDQ8L0lkPg0KICAgICAgPFJlZmVyZW5jZUlkPmY1Yzg4Yjc5LTg5ZGItNDRhNC1hMmFmLWRiOTIzZjc0NzM0O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rsidR="00E83811">
        <w:fldChar w:fldCharType="separate"/>
      </w:r>
      <w:bookmarkStart w:id="6" w:name="_CTVP0017280ac4a78c6416b82f1e084f2910127"/>
      <w:r w:rsidR="00E83811">
        <w:t>[1]</w:t>
      </w:r>
      <w:bookmarkEnd w:id="6"/>
      <w:r w:rsidR="00E83811">
        <w:fldChar w:fldCharType="end"/>
      </w:r>
      <w:r w:rsidR="009B19F8">
        <w:t xml:space="preserve">. </w:t>
      </w:r>
      <w:r w:rsidR="008C3036">
        <w:t xml:space="preserve">All diese Videos </w:t>
      </w:r>
      <w:r w:rsidR="00816EBB">
        <w:t>identifizieren sich aus einer bestimmten K</w:t>
      </w:r>
      <w:r w:rsidR="007C639F">
        <w:t xml:space="preserve">ombination von Pixeln. </w:t>
      </w:r>
    </w:p>
    <w:p w14:paraId="3A556242" w14:textId="6FD1E078" w:rsidR="00E81C26" w:rsidRDefault="007C639F" w:rsidP="00692D89">
      <w:r>
        <w:t>Es ergibt sich nun die Frage</w:t>
      </w:r>
      <w:r w:rsidR="00F435D0">
        <w:t>stellung</w:t>
      </w:r>
      <w:r w:rsidR="00E81C26">
        <w:t>,</w:t>
      </w:r>
      <w:r>
        <w:t xml:space="preserve"> inwieweit das Bildmaterial der Videos auf</w:t>
      </w:r>
      <w:r w:rsidR="000F09B3">
        <w:t xml:space="preserve"> seine Farb-</w:t>
      </w:r>
      <w:r w:rsidR="00BF5127">
        <w:t xml:space="preserve"> </w:t>
      </w:r>
      <w:r w:rsidR="000F09B3">
        <w:t xml:space="preserve">bzw. RGB (Rot, Grün, Blau)-Werte </w:t>
      </w:r>
      <w:r w:rsidR="00BF5127">
        <w:t>hin analysiert</w:t>
      </w:r>
      <w:r w:rsidR="00EC5081">
        <w:t xml:space="preserve"> und</w:t>
      </w:r>
      <w:r w:rsidR="00BF5127">
        <w:t xml:space="preserve"> ausgewertet werden können. </w:t>
      </w:r>
      <w:r w:rsidR="00EC5081">
        <w:t>Als Ergebnis sollen zwei Farbwerte visualisiert werden. Zum einen ein durchschnittlicher Farbwert, basierend auf allen im Stream vorkommenden Pixel</w:t>
      </w:r>
      <w:r w:rsidR="00E81C26">
        <w:t>,</w:t>
      </w:r>
      <w:r w:rsidR="00EC5081">
        <w:t xml:space="preserve"> und zum anderen der am häufigsten vorkommende, also dominierende Farbwert. </w:t>
      </w:r>
      <w:r w:rsidR="00BF5127">
        <w:t>Das Ziel ist es</w:t>
      </w:r>
      <w:r w:rsidR="00E81C26">
        <w:t>, nicht nur eine diese Berechnungen durchzuführen, sondern auch</w:t>
      </w:r>
      <w:r w:rsidR="00BF5127">
        <w:t xml:space="preserve"> eine Plattform für Nutzer zu schaffen, auf der sie </w:t>
      </w:r>
      <w:r w:rsidR="00F82C74">
        <w:t xml:space="preserve">die Ermittlung durchführen lassen können. </w:t>
      </w:r>
    </w:p>
    <w:p w14:paraId="21AF77F0" w14:textId="25FC373E" w:rsidR="002E0551" w:rsidRPr="00C8765F" w:rsidRDefault="00F82C74" w:rsidP="00692D89">
      <w:r>
        <w:t>Dazu ist es zunächst nötig</w:t>
      </w:r>
      <w:r w:rsidR="00E81C26">
        <w:t>,</w:t>
      </w:r>
      <w:r>
        <w:t xml:space="preserve"> den Link einer, prinzipiell beliebigen,  Videoquelle einzugeben. Nach der Betätigung eines Buttons </w:t>
      </w:r>
      <w:r w:rsidR="00F435D0">
        <w:t>soll</w:t>
      </w:r>
      <w:r>
        <w:t xml:space="preserve"> sich das System eigenständig den Vid</w:t>
      </w:r>
      <w:r w:rsidR="00E81C26">
        <w:t>e</w:t>
      </w:r>
      <w:r>
        <w:t>ostream herunter</w:t>
      </w:r>
      <w:r w:rsidR="00F435D0">
        <w:t xml:space="preserve">laden </w:t>
      </w:r>
      <w:r>
        <w:t>und lokal ab</w:t>
      </w:r>
      <w:r w:rsidR="00F435D0">
        <w:t>legen</w:t>
      </w:r>
      <w:r>
        <w:t>. Die darauffolgende interne Verarbeitung</w:t>
      </w:r>
      <w:r w:rsidR="00F435D0">
        <w:t xml:space="preserve"> soll</w:t>
      </w:r>
      <w:r>
        <w:t xml:space="preserve"> mit verschiedenen Tools aus dem Bereich des Big Data Engineering</w:t>
      </w:r>
      <w:r w:rsidR="00F435D0">
        <w:t xml:space="preserve"> erfolgen</w:t>
      </w:r>
      <w:r>
        <w:t xml:space="preserve">. </w:t>
      </w:r>
      <w:r w:rsidR="00F435D0">
        <w:t>Zum Abschluss des Analyseprozesses</w:t>
      </w:r>
      <w:r>
        <w:t xml:space="preserve"> </w:t>
      </w:r>
      <w:r w:rsidR="00F435D0">
        <w:t>soll</w:t>
      </w:r>
      <w:r>
        <w:t xml:space="preserve"> dem Nutzer das Ergebnis in Form </w:t>
      </w:r>
      <w:r w:rsidR="00F435D0">
        <w:t xml:space="preserve">einer Durchschnittsfarbe sowie </w:t>
      </w:r>
      <w:r w:rsidR="00EC5081">
        <w:t>die ermittelte</w:t>
      </w:r>
      <w:r w:rsidR="00F435D0">
        <w:t xml:space="preserve"> domin</w:t>
      </w:r>
      <w:r w:rsidR="00EC5081">
        <w:t>ierende</w:t>
      </w:r>
      <w:r w:rsidR="00F435D0">
        <w:t xml:space="preserve"> Farbe</w:t>
      </w:r>
      <w:r>
        <w:t xml:space="preserve"> auf der Plattform präsentiert</w:t>
      </w:r>
      <w:r w:rsidR="00F435D0">
        <w:t xml:space="preserve"> werden</w:t>
      </w:r>
      <w:r>
        <w:t>.</w:t>
      </w:r>
    </w:p>
    <w:p w14:paraId="5183B5D1" w14:textId="74AEFAF2" w:rsidR="002E0551" w:rsidRDefault="0074125E" w:rsidP="007410A4">
      <w:pPr>
        <w:pStyle w:val="berschrift2"/>
        <w:numPr>
          <w:ilvl w:val="1"/>
          <w:numId w:val="7"/>
        </w:numPr>
      </w:pPr>
      <w:bookmarkStart w:id="7" w:name="_Toc444111662"/>
      <w:r>
        <w:t>Zielsetzung</w:t>
      </w:r>
      <w:bookmarkEnd w:id="7"/>
    </w:p>
    <w:p w14:paraId="4C4EF6FC" w14:textId="175CAEFA" w:rsidR="0074125E" w:rsidRDefault="0074125E" w:rsidP="00692D89">
      <w:r>
        <w:t xml:space="preserve">Ziel </w:t>
      </w:r>
      <w:r w:rsidR="00E81C26">
        <w:t>des</w:t>
      </w:r>
      <w:r>
        <w:t xml:space="preserve"> Projektes</w:t>
      </w:r>
      <w:r w:rsidR="00E81C26">
        <w:t xml:space="preserve"> </w:t>
      </w:r>
      <w:r w:rsidRPr="00382BBA">
        <w:t>“Highly Useful Graphical Output”</w:t>
      </w:r>
      <w:r w:rsidR="00E81C26">
        <w:t xml:space="preserve"> (</w:t>
      </w:r>
      <w:r>
        <w:t>kurz HUGO</w:t>
      </w:r>
      <w:r w:rsidR="00E81C26">
        <w:t>)</w:t>
      </w:r>
      <w:r w:rsidRPr="00382BBA">
        <w:t xml:space="preserve"> </w:t>
      </w:r>
      <w:r>
        <w:t>ist die zuvor beschriebene Vorgehensweise zu realisieren. Im Folgenden werden der erwartet Input sowie Output und das User Interface näher spezifiziert.</w:t>
      </w:r>
    </w:p>
    <w:p w14:paraId="2C2CC359" w14:textId="77777777" w:rsidR="0074125E" w:rsidRPr="0074125E" w:rsidRDefault="0074125E" w:rsidP="00692D89"/>
    <w:p w14:paraId="58FDD119" w14:textId="1CAD3DF6" w:rsidR="00F435D0" w:rsidRDefault="00057040" w:rsidP="007410A4">
      <w:pPr>
        <w:pStyle w:val="berschrift3"/>
        <w:numPr>
          <w:ilvl w:val="2"/>
          <w:numId w:val="7"/>
        </w:numPr>
      </w:pPr>
      <w:bookmarkStart w:id="8" w:name="_Toc444111663"/>
      <w:r>
        <w:t>Input</w:t>
      </w:r>
      <w:bookmarkEnd w:id="8"/>
    </w:p>
    <w:p w14:paraId="20829869" w14:textId="2FB9923D" w:rsidR="00A25BD8" w:rsidRDefault="00A25BD8" w:rsidP="00692D89">
      <w:r>
        <w:t xml:space="preserve">Zu </w:t>
      </w:r>
      <w:r w:rsidR="009B6D57">
        <w:t xml:space="preserve"> Beginn des Prozesses wird ein Videostream benötigt</w:t>
      </w:r>
      <w:r w:rsidR="00382BBA">
        <w:t xml:space="preserve">, den ein Nutzer auf seine dominante bzw. Durchschnittsfarbe analysieren lassen möchte. </w:t>
      </w:r>
      <w:r>
        <w:t>Dabei müssen jedoch zwei Voraussetzungen</w:t>
      </w:r>
      <w:r w:rsidR="00382BBA">
        <w:t xml:space="preserve"> </w:t>
      </w:r>
      <w:r>
        <w:t>erfüllt sein.</w:t>
      </w:r>
    </w:p>
    <w:p w14:paraId="56566E9D" w14:textId="77777777" w:rsidR="00D81781" w:rsidRDefault="00D81781" w:rsidP="00692D89"/>
    <w:p w14:paraId="37C5862F" w14:textId="1B45BD00" w:rsidR="00A25BD8" w:rsidRDefault="00A25BD8" w:rsidP="00692D89">
      <w:pPr>
        <w:pStyle w:val="Listenabsatz"/>
        <w:numPr>
          <w:ilvl w:val="0"/>
          <w:numId w:val="3"/>
        </w:numPr>
      </w:pPr>
      <w:r>
        <w:t xml:space="preserve">Der Stream muss online verfügbar und über einen </w:t>
      </w:r>
      <w:r w:rsidR="0052778F">
        <w:t>direkten Downloadl</w:t>
      </w:r>
      <w:r>
        <w:t>ink erreichbar sein.</w:t>
      </w:r>
      <w:r w:rsidR="0052778F">
        <w:t xml:space="preserve"> </w:t>
      </w:r>
    </w:p>
    <w:p w14:paraId="741923F1" w14:textId="5FDB6D35" w:rsidR="00A25BD8" w:rsidRDefault="00A25BD8" w:rsidP="00692D89">
      <w:pPr>
        <w:pStyle w:val="Listenabsatz"/>
        <w:numPr>
          <w:ilvl w:val="0"/>
          <w:numId w:val="3"/>
        </w:numPr>
      </w:pPr>
      <w:r>
        <w:lastRenderedPageBreak/>
        <w:t xml:space="preserve">Die Onlineplattform auf der sich der Stream befindet muss über eine </w:t>
      </w:r>
      <w:bookmarkStart w:id="9" w:name="OLE_LINK8"/>
      <w:bookmarkStart w:id="10" w:name="OLE_LINK9"/>
      <w:r>
        <w:t>frei zugängliche API</w:t>
      </w:r>
      <w:bookmarkEnd w:id="9"/>
      <w:bookmarkEnd w:id="10"/>
      <w:r>
        <w:t xml:space="preserve"> erreichbar sein.</w:t>
      </w:r>
    </w:p>
    <w:p w14:paraId="4CDE6E8D" w14:textId="77777777" w:rsidR="00D81781" w:rsidRDefault="00D81781" w:rsidP="00692D89"/>
    <w:p w14:paraId="28B1631B" w14:textId="59B17919" w:rsidR="00A25BD8" w:rsidRDefault="00A25BD8" w:rsidP="00692D89">
      <w:r>
        <w:t xml:space="preserve">Ist beides erfüllt, so kann der Nutzer den http-Link zum Video kopieren und in der Eingabemaske des </w:t>
      </w:r>
      <w:r w:rsidR="00B411EE">
        <w:t>HUGO</w:t>
      </w:r>
      <w:r>
        <w:t xml:space="preserve"> einfügen.</w:t>
      </w:r>
    </w:p>
    <w:p w14:paraId="5E723FAC" w14:textId="51791D30" w:rsidR="00A25BD8" w:rsidRDefault="00C5399C" w:rsidP="00692D89">
      <w:r>
        <w:t>Jedoch wird</w:t>
      </w:r>
      <w:r w:rsidR="00A25BD8">
        <w:t xml:space="preserve"> bei den meisten Videoplattformen der zuvor erwähnte Punkt 2 </w:t>
      </w:r>
      <w:r>
        <w:t xml:space="preserve">leider </w:t>
      </w:r>
      <w:r w:rsidR="00A25BD8">
        <w:t>nicht erfüllt.</w:t>
      </w:r>
      <w:r>
        <w:t xml:space="preserve"> In der Regel sind es datenschutzrechtliche Gründe</w:t>
      </w:r>
      <w:r w:rsidR="00E81C26">
        <w:t xml:space="preserve">, die große Anbieter wie </w:t>
      </w:r>
      <w:r>
        <w:t>You</w:t>
      </w:r>
      <w:r w:rsidR="00E81C26">
        <w:t>T</w:t>
      </w:r>
      <w:r>
        <w:t xml:space="preserve">ube dazu bewegen keine freie API mehr anzubieten. Die </w:t>
      </w:r>
      <w:r w:rsidRPr="00C5399C">
        <w:t>Wikimedia Foundation</w:t>
      </w:r>
      <w:r>
        <w:t xml:space="preserve"> hingegen bietet auf ihrer Website „wikimedia.org“ Videostreams an</w:t>
      </w:r>
      <w:r w:rsidR="00E81C26">
        <w:t>,</w:t>
      </w:r>
      <w:r>
        <w:t xml:space="preserve"> die basierend auf freien Lizenzen genutzt und vor allem mittels ihrer API „MediaWiki“ von Drittsystemen  verwendet werden können.</w:t>
      </w:r>
    </w:p>
    <w:p w14:paraId="112486C5" w14:textId="77777777" w:rsidR="00C8765F" w:rsidRDefault="00C8765F" w:rsidP="00692D89"/>
    <w:p w14:paraId="0965C97C" w14:textId="7661069D" w:rsidR="003701C5" w:rsidRPr="00E81C26" w:rsidRDefault="003701C5" w:rsidP="00692D89">
      <w:pPr>
        <w:rPr>
          <w:b/>
        </w:rPr>
      </w:pPr>
      <w:r w:rsidRPr="00E81C26">
        <w:rPr>
          <w:b/>
        </w:rPr>
        <w:t>Wikimedia</w:t>
      </w:r>
      <w:r w:rsidR="00822F72" w:rsidRPr="00E81C26">
        <w:rPr>
          <w:b/>
        </w:rPr>
        <w:t xml:space="preserve"> Commons</w:t>
      </w:r>
    </w:p>
    <w:p w14:paraId="4B6ADDCF" w14:textId="705CDB25" w:rsidR="00F435D0" w:rsidRDefault="00E87017" w:rsidP="00692D89">
      <w:r>
        <w:rPr>
          <w:noProof/>
          <w:lang w:eastAsia="de-DE"/>
        </w:rPr>
        <mc:AlternateContent>
          <mc:Choice Requires="wpg">
            <w:drawing>
              <wp:anchor distT="0" distB="0" distL="114300" distR="114300" simplePos="0" relativeHeight="251658240" behindDoc="0" locked="0" layoutInCell="1" allowOverlap="1" wp14:anchorId="6528598F" wp14:editId="4ED841B2">
                <wp:simplePos x="0" y="0"/>
                <wp:positionH relativeFrom="column">
                  <wp:posOffset>4729480</wp:posOffset>
                </wp:positionH>
                <wp:positionV relativeFrom="paragraph">
                  <wp:posOffset>137795</wp:posOffset>
                </wp:positionV>
                <wp:extent cx="1028700" cy="1964690"/>
                <wp:effectExtent l="0" t="0" r="0" b="0"/>
                <wp:wrapSquare wrapText="bothSides"/>
                <wp:docPr id="6" name="Gruppieren 6"/>
                <wp:cNvGraphicFramePr/>
                <a:graphic xmlns:a="http://schemas.openxmlformats.org/drawingml/2006/main">
                  <a:graphicData uri="http://schemas.microsoft.com/office/word/2010/wordprocessingGroup">
                    <wpg:wgp>
                      <wpg:cNvGrpSpPr/>
                      <wpg:grpSpPr>
                        <a:xfrm>
                          <a:off x="0" y="0"/>
                          <a:ext cx="1028700" cy="1964690"/>
                          <a:chOff x="0" y="0"/>
                          <a:chExt cx="1028700" cy="1964690"/>
                        </a:xfrm>
                      </wpg:grpSpPr>
                      <pic:pic xmlns:pic="http://schemas.openxmlformats.org/drawingml/2006/picture">
                        <pic:nvPicPr>
                          <pic:cNvPr id="2" name="Grafik 2" descr="File:Commons-logo-en.sv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9525" y="0"/>
                            <a:ext cx="895350" cy="1177925"/>
                          </a:xfrm>
                          <a:prstGeom prst="rect">
                            <a:avLst/>
                          </a:prstGeom>
                          <a:noFill/>
                          <a:ln>
                            <a:noFill/>
                          </a:ln>
                        </pic:spPr>
                      </pic:pic>
                      <wps:wsp>
                        <wps:cNvPr id="3" name="Textfeld 3"/>
                        <wps:cNvSpPr txBox="1"/>
                        <wps:spPr>
                          <a:xfrm>
                            <a:off x="0" y="1209675"/>
                            <a:ext cx="1028700" cy="755015"/>
                          </a:xfrm>
                          <a:prstGeom prst="rect">
                            <a:avLst/>
                          </a:prstGeom>
                          <a:solidFill>
                            <a:prstClr val="white"/>
                          </a:solidFill>
                          <a:ln>
                            <a:noFill/>
                          </a:ln>
                          <a:effectLst/>
                        </wps:spPr>
                        <wps:txbx>
                          <w:txbxContent>
                            <w:p w14:paraId="4162A2BC" w14:textId="72DBFE4F" w:rsidR="003B0640" w:rsidRPr="0080521C" w:rsidRDefault="003B0640" w:rsidP="00692D89">
                              <w:pPr>
                                <w:pStyle w:val="Beschriftung"/>
                              </w:pPr>
                              <w:bookmarkStart w:id="11" w:name="_Toc444111688"/>
                              <w:r>
                                <w:t xml:space="preserve">Abbildung </w:t>
                              </w:r>
                              <w:r w:rsidR="00792426">
                                <w:fldChar w:fldCharType="begin"/>
                              </w:r>
                              <w:r w:rsidR="00792426">
                                <w:instrText xml:space="preserve"> SEQ Abbildung \* ARABIC </w:instrText>
                              </w:r>
                              <w:r w:rsidR="00792426">
                                <w:fldChar w:fldCharType="separate"/>
                              </w:r>
                              <w:r>
                                <w:rPr>
                                  <w:noProof/>
                                </w:rPr>
                                <w:t>1</w:t>
                              </w:r>
                              <w:r w:rsidR="00792426">
                                <w:rPr>
                                  <w:noProof/>
                                </w:rPr>
                                <w:fldChar w:fldCharType="end"/>
                              </w:r>
                              <w:r>
                                <w:rPr>
                                  <w:noProof/>
                                </w:rPr>
                                <w:t>:</w:t>
                              </w:r>
                              <w:r>
                                <w:t xml:space="preserve"> Logo Wikimedia Commons. Quelle: (1)</w:t>
                              </w:r>
                              <w:bookmarkEnd w:id="11"/>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528598F" id="Gruppieren_x0020_6" o:spid="_x0000_s1026" style="position:absolute;left:0;text-align:left;margin-left:372.4pt;margin-top:10.85pt;width:81pt;height:154.7pt;z-index:251658240" coordsize="1028700,196469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_x0020_2" o:spid="_x0000_s1027" type="#_x0000_t75" alt="File:Commons-logo-en.svg" style="position:absolute;left:9525;width:895350;height:11779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Bf&#10;pPPDAAAA2gAAAA8AAABkcnMvZG93bnJldi54bWxEj0+LwjAUxO/CfofwFvam6coiUo0isgV7WvyD&#10;4u3RPJti81KarO3upzeC4HGYmd8w82Vva3Gj1leOFXyOEhDEhdMVlwoO+2w4BeEDssbaMSn4Iw/L&#10;xdtgjql2HW/ptguliBD2KSowITSplL4wZNGPXEMcvYtrLYYo21LqFrsIt7UcJ8lEWqw4LhhsaG2o&#10;uO5+rYIyw7O//ByzsNFf/X9n8vz0nSv18d6vZiAC9eEVfrY3WsEYHlfiDZCLO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EF+k88MAAADaAAAADwAAAAAAAAAAAAAAAACcAgAA&#10;ZHJzL2Rvd25yZXYueG1sUEsFBgAAAAAEAAQA9wAAAIwDAAAAAA==&#10;">
                  <v:imagedata r:id="rId10" o:title="Commons-logo-en.svg"/>
                  <v:path arrowok="t"/>
                </v:shape>
                <v:shapetype id="_x0000_t202" coordsize="21600,21600" o:spt="202" path="m0,0l0,21600,21600,21600,21600,0xe">
                  <v:stroke joinstyle="miter"/>
                  <v:path gradientshapeok="t" o:connecttype="rect"/>
                </v:shapetype>
                <v:shape id="Textfeld_x0020_3" o:spid="_x0000_s1028" type="#_x0000_t202" style="position:absolute;top:1209675;width:1028700;height:7550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SP9IxAAA&#10;ANoAAAAPAAAAZHJzL2Rvd25yZXYueG1sRI9BawIxFITvhf6H8ApeimZbRWQ1ikgL2ot068XbY/Pc&#10;rG5eliSr679vCgWPw8x8wyxWvW3ElXyoHSt4G2UgiEuna64UHH4+hzMQISJrbByTgjsFWC2fnxaY&#10;a3fjb7oWsRIJwiFHBSbGNpcylIYshpFriZN3ct5iTNJXUnu8Jbht5HuWTaXFmtOCwZY2hspL0VkF&#10;+8lxb16708fXejL2u0O3mZ6rQqnBS7+eg4jUx0f4v73VCsbwdyXdALn8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80j/SMQAAADaAAAADwAAAAAAAAAAAAAAAACXAgAAZHJzL2Rv&#10;d25yZXYueG1sUEsFBgAAAAAEAAQA9QAAAIgDAAAAAA==&#10;" stroked="f">
                  <v:textbox style="mso-fit-shape-to-text:t" inset="0,0,0,0">
                    <w:txbxContent>
                      <w:p w14:paraId="4162A2BC" w14:textId="72DBFE4F" w:rsidR="003B0640" w:rsidRPr="0080521C" w:rsidRDefault="003B0640" w:rsidP="00692D89">
                        <w:pPr>
                          <w:pStyle w:val="Beschriftung"/>
                        </w:pPr>
                        <w:bookmarkStart w:id="12" w:name="_Toc444111688"/>
                        <w:r>
                          <w:t xml:space="preserve">Abbildung </w:t>
                        </w:r>
                        <w:r w:rsidR="00792426">
                          <w:fldChar w:fldCharType="begin"/>
                        </w:r>
                        <w:r w:rsidR="00792426">
                          <w:instrText xml:space="preserve"> SEQ Abbildung \* ARABIC </w:instrText>
                        </w:r>
                        <w:r w:rsidR="00792426">
                          <w:fldChar w:fldCharType="separate"/>
                        </w:r>
                        <w:r>
                          <w:rPr>
                            <w:noProof/>
                          </w:rPr>
                          <w:t>1</w:t>
                        </w:r>
                        <w:r w:rsidR="00792426">
                          <w:rPr>
                            <w:noProof/>
                          </w:rPr>
                          <w:fldChar w:fldCharType="end"/>
                        </w:r>
                        <w:r>
                          <w:rPr>
                            <w:noProof/>
                          </w:rPr>
                          <w:t>:</w:t>
                        </w:r>
                        <w:r>
                          <w:t xml:space="preserve"> Logo Wikimedia Commons. Quelle: (1)</w:t>
                        </w:r>
                        <w:bookmarkEnd w:id="12"/>
                        <w:r>
                          <w:t xml:space="preserve">  </w:t>
                        </w:r>
                      </w:p>
                    </w:txbxContent>
                  </v:textbox>
                </v:shape>
                <w10:wrap type="square"/>
              </v:group>
            </w:pict>
          </mc:Fallback>
        </mc:AlternateContent>
      </w:r>
      <w:r w:rsidR="0064504E">
        <w:t xml:space="preserve">Wikimedia definiert sich als weltweite Bewegung für freies Wissens. </w:t>
      </w:r>
      <w:r w:rsidR="002C46CF">
        <w:t xml:space="preserve">Unter dem Dach der gemeinnützigen Wikimedia Foundation werden verschiedenste Wikimedia-Projekte </w:t>
      </w:r>
      <w:r w:rsidR="00E81C26">
        <w:t>wie Wikipedia</w:t>
      </w:r>
      <w:r w:rsidR="008549B6">
        <w:t xml:space="preserve"> </w:t>
      </w:r>
      <w:r w:rsidR="002C46CF">
        <w:t xml:space="preserve">angeboten. Darunter befindet sich </w:t>
      </w:r>
      <w:r w:rsidR="008549B6">
        <w:t xml:space="preserve">ebenfalls </w:t>
      </w:r>
      <w:r w:rsidR="002C46CF">
        <w:t xml:space="preserve">Wikimedia Commons, welche zum Ziel hat, als zentrales Medienarchiv in verschiedenen Sprachen für die Wikipedias zu dienen. Die Medienplattform stellt somit </w:t>
      </w:r>
      <w:bookmarkStart w:id="13" w:name="OLE_LINK4"/>
      <w:bookmarkStart w:id="14" w:name="OLE_LINK5"/>
      <w:r w:rsidR="002C46CF">
        <w:t xml:space="preserve">gemeinfreie und frei-lizensierte Medieninhalte wie </w:t>
      </w:r>
      <w:r w:rsidR="002C46CF" w:rsidRPr="002C46CF">
        <w:t>Bilder, Audio- und Videodateien</w:t>
      </w:r>
      <w:r w:rsidR="002C46CF">
        <w:t xml:space="preserve"> bereit. </w:t>
      </w:r>
      <w:bookmarkEnd w:id="13"/>
      <w:bookmarkEnd w:id="14"/>
      <w:r w:rsidR="002C46CF">
        <w:t>Derzeit werden über 30 Millionen Dateien zur Verfügung gestellt.</w:t>
      </w:r>
    </w:p>
    <w:p w14:paraId="6E84CF46" w14:textId="299B2BC4" w:rsidR="008549B6" w:rsidRDefault="008549B6" w:rsidP="00692D89">
      <w:r>
        <w:t xml:space="preserve">Die </w:t>
      </w:r>
      <w:bookmarkStart w:id="15" w:name="OLE_LINK1"/>
      <w:r>
        <w:t>Gemeinfreiheit</w:t>
      </w:r>
      <w:bookmarkEnd w:id="15"/>
      <w:r>
        <w:t xml:space="preserve"> sowie das freie Lizensierungsmodell </w:t>
      </w:r>
      <w:r w:rsidR="00B411EE">
        <w:t>gestatten es</w:t>
      </w:r>
      <w:r w:rsidR="00E81C26">
        <w:t>,</w:t>
      </w:r>
      <w:r w:rsidR="00B411EE">
        <w:t xml:space="preserve"> </w:t>
      </w:r>
      <w:r>
        <w:t xml:space="preserve">Videoframes ohne die </w:t>
      </w:r>
      <w:bookmarkStart w:id="16" w:name="OLE_LINK6"/>
      <w:bookmarkStart w:id="17" w:name="OLE_LINK7"/>
      <w:r>
        <w:t xml:space="preserve">Verletzung von Persönlichkeits- und Datenschutzrechten sowie des Urheberrechts </w:t>
      </w:r>
      <w:bookmarkEnd w:id="16"/>
      <w:bookmarkEnd w:id="17"/>
      <w:r>
        <w:t xml:space="preserve">herunterzuladen und nicht-kommerziell zu nutzen. Die Videoinhalte können dabei über einen direkten  Link erreicht werden. Das bedeutet, dass der Link </w:t>
      </w:r>
      <w:r w:rsidR="006F5ACF">
        <w:t>nicht, wie bei anderen Plattformen</w:t>
      </w:r>
      <w:r w:rsidR="00DB6B42">
        <w:t>,</w:t>
      </w:r>
      <w:r w:rsidR="006F5ACF">
        <w:t xml:space="preserve"> auf die Webseite des Videos führt, sondern direkt zum Download verwendet werden kann.</w:t>
      </w:r>
      <w:r w:rsidR="00B411EE">
        <w:t xml:space="preserve"> Somit erfüllt Wikimedia Commons die beiden zuvor erwähnten Voraussetzungen für eine verwendbare Videoquelle. Dadurch wird diese Plattform im Folgenden als</w:t>
      </w:r>
      <w:r w:rsidR="00104BB5">
        <w:t xml:space="preserve"> Videoherkunft </w:t>
      </w:r>
      <w:r w:rsidR="00B411EE">
        <w:t xml:space="preserve">für das HUGO-Projekt </w:t>
      </w:r>
      <w:r w:rsidR="00615AD0">
        <w:t>als alleiniges Input verwendet</w:t>
      </w:r>
      <w:r w:rsidR="00B411EE">
        <w:t>.</w:t>
      </w:r>
      <w:r w:rsidR="00703F6D">
        <w:t xml:space="preserve"> </w:t>
      </w:r>
    </w:p>
    <w:p w14:paraId="363FB042" w14:textId="77777777" w:rsidR="00090028" w:rsidRDefault="00090028" w:rsidP="00692D89"/>
    <w:p w14:paraId="4D852012" w14:textId="3D2ED784" w:rsidR="0068235F" w:rsidRDefault="00C04D22" w:rsidP="007410A4">
      <w:pPr>
        <w:pStyle w:val="berschrift3"/>
        <w:numPr>
          <w:ilvl w:val="2"/>
          <w:numId w:val="7"/>
        </w:numPr>
      </w:pPr>
      <w:bookmarkStart w:id="18" w:name="_Toc444111664"/>
      <w:r>
        <w:lastRenderedPageBreak/>
        <w:t>User Interface</w:t>
      </w:r>
      <w:bookmarkEnd w:id="18"/>
    </w:p>
    <w:p w14:paraId="472BB249" w14:textId="612152FF" w:rsidR="00480F30" w:rsidRDefault="0068235F" w:rsidP="00692D89">
      <w:r>
        <w:t xml:space="preserve">Als zentrale Anlaufstelle </w:t>
      </w:r>
      <w:r w:rsidR="00AC7F0D">
        <w:t>zur Interaktion mit dem</w:t>
      </w:r>
      <w:r>
        <w:t xml:space="preserve"> HUGO-Projekt dient eine einzige Webseite. Hier </w:t>
      </w:r>
      <w:r w:rsidR="00615AD0">
        <w:t>ist</w:t>
      </w:r>
      <w:r>
        <w:t xml:space="preserve"> zunächst eine Eingabemaske zu sehen. </w:t>
      </w:r>
      <w:r w:rsidR="0015381A">
        <w:t xml:space="preserve">Der </w:t>
      </w:r>
      <w:r>
        <w:t xml:space="preserve">zuvor kopierte Link zum Videostream </w:t>
      </w:r>
      <w:r w:rsidR="0015381A">
        <w:t>ist dort einzufügen</w:t>
      </w:r>
      <w:r>
        <w:t xml:space="preserve">. </w:t>
      </w:r>
      <w:r w:rsidR="00AC7F0D">
        <w:t>Im nächsten Schritt ist der Nutzer dazu angehalten</w:t>
      </w:r>
      <w:r w:rsidR="00615AD0">
        <w:t>,</w:t>
      </w:r>
      <w:r w:rsidR="00AC7F0D">
        <w:t xml:space="preserve"> anzugeben</w:t>
      </w:r>
      <w:r w:rsidR="00615AD0">
        <w:t>,</w:t>
      </w:r>
      <w:r w:rsidR="00AC7F0D">
        <w:t xml:space="preserve"> welches Ergebnis er haben möchte. </w:t>
      </w:r>
      <w:r w:rsidR="00615AD0">
        <w:t>Die Optionen sind die Ermittlung der</w:t>
      </w:r>
      <w:r w:rsidR="00382287">
        <w:t xml:space="preserve"> dominierenden Farbe oder die Durchschnittsfarbe. </w:t>
      </w:r>
      <w:r w:rsidR="00480F30">
        <w:t>Ferner kann der Nutzer eine im Folgenden genannte „</w:t>
      </w:r>
      <w:r w:rsidR="00910540">
        <w:t>Bucketgröße</w:t>
      </w:r>
      <w:r w:rsidR="00480F30">
        <w:t>“ angeben. Diese gruppier</w:t>
      </w:r>
      <w:r w:rsidR="002900F9">
        <w:t xml:space="preserve">t die Farbwerte in Blöcke. Wird beispielsweise der Wert 10 als </w:t>
      </w:r>
      <w:r w:rsidR="00910540">
        <w:t xml:space="preserve">Bucketgröße </w:t>
      </w:r>
      <w:r w:rsidR="002900F9">
        <w:t xml:space="preserve">angegeben, werden alle Farbwerte auf den unteren Zehnerwert gerundet. </w:t>
      </w:r>
      <w:r w:rsidR="0047094D">
        <w:t>Diese Option wird geboten, um etwas mehr Flexibilität bei den Analyseverfahren zu erreichen.</w:t>
      </w:r>
    </w:p>
    <w:p w14:paraId="0AAB8A26" w14:textId="77777777" w:rsidR="009A2D00" w:rsidRDefault="009A2D00" w:rsidP="00692D89"/>
    <w:p w14:paraId="43C3A184" w14:textId="72637AA6" w:rsidR="0068235F" w:rsidRDefault="0015381A" w:rsidP="00692D89">
      <w:r>
        <w:t xml:space="preserve">Nach der </w:t>
      </w:r>
      <w:r w:rsidR="00615AD0">
        <w:t>Bestätigung über einen Button</w:t>
      </w:r>
      <w:r>
        <w:t xml:space="preserve"> wird das entsprechende Video im Hintergrund vom System heruntergeladen und lokal </w:t>
      </w:r>
      <w:r w:rsidR="00615AD0">
        <w:t>persistiert</w:t>
      </w:r>
      <w:r>
        <w:t xml:space="preserve">. Anschließend soll die interne Verarbeitung ebenfalls unsichtbar durchgeführt werden. Für den Nutzer ist auf der Webseite ein Lade- bzw. Fortschrittsbalken zu </w:t>
      </w:r>
      <w:r w:rsidR="00615AD0">
        <w:t>sehen</w:t>
      </w:r>
      <w:r>
        <w:t xml:space="preserve">, anhand </w:t>
      </w:r>
      <w:r w:rsidR="00615AD0">
        <w:t>dessen</w:t>
      </w:r>
      <w:r>
        <w:t xml:space="preserve"> de</w:t>
      </w:r>
      <w:r w:rsidR="00615AD0">
        <w:t>r</w:t>
      </w:r>
      <w:r>
        <w:t xml:space="preserve"> Prozessfortschritt </w:t>
      </w:r>
      <w:r w:rsidR="00615AD0">
        <w:t>erkennbar ist</w:t>
      </w:r>
      <w:r>
        <w:t xml:space="preserve">. Zudem kann </w:t>
      </w:r>
      <w:r w:rsidR="00615AD0">
        <w:t>der Abschluss</w:t>
      </w:r>
      <w:r>
        <w:t xml:space="preserve"> einzelner </w:t>
      </w:r>
      <w:r w:rsidR="00AC7F0D">
        <w:t>Prozessabschnitte, wie bspw. der erfolgreiche Download</w:t>
      </w:r>
      <w:r w:rsidR="00615AD0">
        <w:t>,</w:t>
      </w:r>
      <w:r w:rsidR="00AC7F0D">
        <w:t xml:space="preserve"> durch Ausgabe eines </w:t>
      </w:r>
      <w:r w:rsidR="00FD3BD4">
        <w:t>Statustexts nachvollziehbar gemacht werden.</w:t>
      </w:r>
      <w:r w:rsidR="00AC7F0D">
        <w:t xml:space="preserve"> Zum Abschluss der Verarbeitungskette sind die Ergebnisse in Form </w:t>
      </w:r>
      <w:r w:rsidR="00382287">
        <w:t>einer Grafik</w:t>
      </w:r>
      <w:r w:rsidR="00AC7F0D">
        <w:t xml:space="preserve"> </w:t>
      </w:r>
      <w:r w:rsidR="00382287">
        <w:t>wieder</w:t>
      </w:r>
      <w:r w:rsidR="00AC7F0D">
        <w:t xml:space="preserve"> auf der Webseite </w:t>
      </w:r>
      <w:r w:rsidR="00382287">
        <w:t>angezeigt</w:t>
      </w:r>
      <w:r w:rsidR="00AC7F0D">
        <w:t>.</w:t>
      </w:r>
    </w:p>
    <w:p w14:paraId="79F09757" w14:textId="77777777" w:rsidR="00AC7F0D" w:rsidRPr="0068235F" w:rsidRDefault="00AC7F0D" w:rsidP="00692D89"/>
    <w:p w14:paraId="5B24DA26" w14:textId="490EB1ED" w:rsidR="00090028" w:rsidRPr="00090028" w:rsidRDefault="00090028" w:rsidP="007410A4">
      <w:pPr>
        <w:pStyle w:val="berschrift3"/>
        <w:numPr>
          <w:ilvl w:val="2"/>
          <w:numId w:val="7"/>
        </w:numPr>
      </w:pPr>
      <w:bookmarkStart w:id="19" w:name="_Toc444111665"/>
      <w:r w:rsidRPr="00090028">
        <w:t>Output</w:t>
      </w:r>
      <w:bookmarkEnd w:id="19"/>
    </w:p>
    <w:p w14:paraId="7AC08295" w14:textId="222CFCF5" w:rsidR="00090028" w:rsidRDefault="00090028" w:rsidP="00692D89">
      <w:r>
        <w:t>I</w:t>
      </w:r>
      <w:r w:rsidR="00AC7F0D">
        <w:t>n den</w:t>
      </w:r>
      <w:r>
        <w:t xml:space="preserve"> vorherigen Abschnitt</w:t>
      </w:r>
      <w:r w:rsidR="00AC7F0D">
        <w:t>en</w:t>
      </w:r>
      <w:r>
        <w:t xml:space="preserve"> erfolgte die Definition des erwarteten Inputs</w:t>
      </w:r>
      <w:r w:rsidR="00AC7F0D">
        <w:t>,</w:t>
      </w:r>
      <w:r>
        <w:t xml:space="preserve"> der zukünftig verwendet</w:t>
      </w:r>
      <w:r w:rsidR="00703F6D">
        <w:t>en</w:t>
      </w:r>
      <w:r>
        <w:t xml:space="preserve"> Quelle</w:t>
      </w:r>
      <w:r w:rsidR="00AC7F0D">
        <w:t xml:space="preserve"> sowie der graphischen Oberfläche</w:t>
      </w:r>
      <w:r>
        <w:t xml:space="preserve">. In diesem Abschnitt </w:t>
      </w:r>
      <w:r w:rsidR="00FD3BD4">
        <w:t>werden die</w:t>
      </w:r>
      <w:r>
        <w:t xml:space="preserve"> erwarteten</w:t>
      </w:r>
      <w:r w:rsidR="00E9755C">
        <w:t xml:space="preserve">/möglichen </w:t>
      </w:r>
      <w:r>
        <w:t xml:space="preserve">Ergebnisses bzw. Outputs </w:t>
      </w:r>
      <w:r w:rsidR="00FD3BD4">
        <w:t>beschrieben</w:t>
      </w:r>
      <w:r>
        <w:t>.</w:t>
      </w:r>
    </w:p>
    <w:p w14:paraId="1B706A9D" w14:textId="2ACFC249" w:rsidR="006D5C6C" w:rsidRDefault="00090028" w:rsidP="00692D89">
      <w:r>
        <w:t>Nachdem eine Videoquelle erfolgreich eingelesen, verarbeitet und a</w:t>
      </w:r>
      <w:r w:rsidR="00E9755C">
        <w:t>nalysiert wurde</w:t>
      </w:r>
      <w:r w:rsidR="00FD3BD4">
        <w:t>,</w:t>
      </w:r>
      <w:r w:rsidR="00E9755C">
        <w:t xml:space="preserve"> soll</w:t>
      </w:r>
      <w:r>
        <w:t xml:space="preserve"> auf </w:t>
      </w:r>
      <w:r w:rsidR="00E9755C">
        <w:t>der</w:t>
      </w:r>
      <w:r>
        <w:t xml:space="preserve"> zentralen Weboberfläche </w:t>
      </w:r>
      <w:r w:rsidR="00E9755C">
        <w:t>die</w:t>
      </w:r>
      <w:r>
        <w:t xml:space="preserve"> </w:t>
      </w:r>
      <w:r w:rsidR="00AC7F0D">
        <w:t>Ausgabe erfolgen.</w:t>
      </w:r>
      <w:r w:rsidR="00E9755C">
        <w:t xml:space="preserve"> Abhängig von der zuvor getroffen Wahl des Nutzer, </w:t>
      </w:r>
      <w:r w:rsidR="006D5C6C">
        <w:t>sind</w:t>
      </w:r>
      <w:r w:rsidR="00E9755C">
        <w:t xml:space="preserve"> die Farbwerte hinsichtlich </w:t>
      </w:r>
      <w:r w:rsidR="00CD5340">
        <w:t xml:space="preserve">eines </w:t>
      </w:r>
      <w:r w:rsidR="00E9755C">
        <w:t>Ergebnisse</w:t>
      </w:r>
      <w:r w:rsidR="00CD5340">
        <w:t>s</w:t>
      </w:r>
      <w:r w:rsidR="00E9755C">
        <w:t xml:space="preserve"> </w:t>
      </w:r>
      <w:r w:rsidR="00CD5340">
        <w:t>zu ermitteln</w:t>
      </w:r>
      <w:r w:rsidR="00E9755C">
        <w:t xml:space="preserve"> und in Form einer Grafik </w:t>
      </w:r>
      <w:r w:rsidR="00CD5340">
        <w:t xml:space="preserve">zu </w:t>
      </w:r>
      <w:r w:rsidR="006D5C6C">
        <w:t>visualisieren</w:t>
      </w:r>
      <w:r w:rsidR="00E9755C">
        <w:t xml:space="preserve">. </w:t>
      </w:r>
      <w:r w:rsidR="00CD5340">
        <w:t>Dabei stehen fo</w:t>
      </w:r>
      <w:r w:rsidR="00FD3BD4">
        <w:t>lgende Analysemöglichkeiten zu V</w:t>
      </w:r>
      <w:r w:rsidR="00CD5340">
        <w:t>erfügung.</w:t>
      </w:r>
    </w:p>
    <w:p w14:paraId="4490ED1A" w14:textId="77777777" w:rsidR="006D5C6C" w:rsidRDefault="006D5C6C" w:rsidP="00692D89"/>
    <w:p w14:paraId="3FF50905" w14:textId="77777777" w:rsidR="006D5C6C" w:rsidRDefault="00AC7F0D" w:rsidP="00692D89">
      <w:pPr>
        <w:pStyle w:val="Listenabsatz"/>
        <w:numPr>
          <w:ilvl w:val="0"/>
          <w:numId w:val="4"/>
        </w:numPr>
      </w:pPr>
      <w:r w:rsidRPr="006D5C6C">
        <w:t>Durchschnittsfarbe</w:t>
      </w:r>
      <w:r w:rsidR="006D5C6C">
        <w:t xml:space="preserve"> (average Color)</w:t>
      </w:r>
    </w:p>
    <w:p w14:paraId="7FA1DEF8" w14:textId="3739D8EC" w:rsidR="002E0551" w:rsidRDefault="00E9755C" w:rsidP="00692D89">
      <w:pPr>
        <w:pStyle w:val="Listenabsatz"/>
        <w:rPr>
          <w:b/>
        </w:rPr>
      </w:pPr>
      <w:r>
        <w:t xml:space="preserve">Ziel der </w:t>
      </w:r>
      <w:r w:rsidR="00354563">
        <w:t>Ergebnis</w:t>
      </w:r>
      <w:r>
        <w:t xml:space="preserve">form „Durchschnittsfarbe“ ist den durchschnittlichen Farbwert pro Frame zu ermitteln. </w:t>
      </w:r>
    </w:p>
    <w:p w14:paraId="2888BF56" w14:textId="63990000" w:rsidR="006D5C6C" w:rsidRDefault="00AC7F0D" w:rsidP="00692D89">
      <w:pPr>
        <w:pStyle w:val="Listenabsatz"/>
        <w:numPr>
          <w:ilvl w:val="0"/>
          <w:numId w:val="4"/>
        </w:numPr>
      </w:pPr>
      <w:r w:rsidRPr="006D5C6C">
        <w:lastRenderedPageBreak/>
        <w:t>Dominierende Farbe</w:t>
      </w:r>
      <w:r w:rsidR="006D5C6C" w:rsidRPr="006D5C6C">
        <w:t xml:space="preserve"> </w:t>
      </w:r>
      <w:r w:rsidR="006D5C6C">
        <w:t>(dominant Color)</w:t>
      </w:r>
    </w:p>
    <w:p w14:paraId="74B22291" w14:textId="2207AD11" w:rsidR="006D5C6C" w:rsidRDefault="00AE6993" w:rsidP="00692D89">
      <w:pPr>
        <w:pStyle w:val="Listenabsatz"/>
      </w:pPr>
      <w:r>
        <w:t xml:space="preserve">Bei der </w:t>
      </w:r>
      <w:r w:rsidR="00354563">
        <w:t>Ergebnis</w:t>
      </w:r>
      <w:r>
        <w:t>form „Dominierende Farbe“ handelt sich um die Ermittlung jenes Farbwertes</w:t>
      </w:r>
      <w:r w:rsidR="006D5C6C">
        <w:t xml:space="preserve"> pro Frame</w:t>
      </w:r>
      <w:r>
        <w:t>, der am häufigsten vorkommt.</w:t>
      </w:r>
    </w:p>
    <w:p w14:paraId="2D887D0E" w14:textId="77777777" w:rsidR="006D5C6C" w:rsidRDefault="006D5C6C" w:rsidP="00692D89"/>
    <w:p w14:paraId="169440BC" w14:textId="6A6B73BC" w:rsidR="00057040" w:rsidRDefault="00B5304D" w:rsidP="00692D89">
      <w:r>
        <w:t xml:space="preserve">Unabhängig von dem gewünschten Ergebnis sind die ermittelten </w:t>
      </w:r>
      <w:r w:rsidR="00CD5340">
        <w:t>RGB-Werte</w:t>
      </w:r>
      <w:r>
        <w:t xml:space="preserve"> eines jeden Frames abzulegen. Zur abschließenden Darstellung </w:t>
      </w:r>
      <w:r w:rsidR="00606060">
        <w:t>müssen</w:t>
      </w:r>
      <w:r>
        <w:t xml:space="preserve"> </w:t>
      </w:r>
      <w:r w:rsidR="00606060">
        <w:t>die einzelnen Durchschnitts- bzw. dominierenden Farbwerte nacheinander als Pixel</w:t>
      </w:r>
      <w:r w:rsidR="00CD5340">
        <w:t xml:space="preserve"> ausgegeben und</w:t>
      </w:r>
      <w:r w:rsidR="00606060">
        <w:t xml:space="preserve"> in einer Grafik zusammengefasst werden. Die so entstandene Grafik bildet somit eine chronologische Aneinanderreihung der Farbwerte eines Videostreams. </w:t>
      </w:r>
      <w:r w:rsidR="00FD3BD4">
        <w:t>Abschließend</w:t>
      </w:r>
      <w:r w:rsidR="00606060">
        <w:t xml:space="preserve"> ist</w:t>
      </w:r>
      <w:r w:rsidR="00CD5340">
        <w:t xml:space="preserve"> dann</w:t>
      </w:r>
      <w:r w:rsidR="00606060">
        <w:t xml:space="preserve"> die</w:t>
      </w:r>
      <w:r w:rsidR="00CD5340">
        <w:t xml:space="preserve"> so entstandene</w:t>
      </w:r>
      <w:r w:rsidR="00606060">
        <w:t xml:space="preserve"> Grafik auf der Weboberfläche </w:t>
      </w:r>
      <w:r w:rsidR="00FD3BD4">
        <w:t>anzuzeigen</w:t>
      </w:r>
      <w:r w:rsidR="00CD5340">
        <w:t>. Der Nutzer erhält damit das von ihm gewünschte Ergebnis und</w:t>
      </w:r>
      <w:r w:rsidR="00FD3BD4">
        <w:t xml:space="preserve"> der Workflow </w:t>
      </w:r>
      <w:r w:rsidR="00606060">
        <w:t>des HUGO-Projektes ist beendet.</w:t>
      </w:r>
    </w:p>
    <w:p w14:paraId="2356FC5D" w14:textId="5677B19F" w:rsidR="00B826D0" w:rsidRDefault="00B826D0" w:rsidP="00DD27B9">
      <w:pPr>
        <w:pStyle w:val="berschrift1"/>
        <w:numPr>
          <w:ilvl w:val="0"/>
          <w:numId w:val="8"/>
        </w:numPr>
      </w:pPr>
      <w:bookmarkStart w:id="20" w:name="_Toc444111666"/>
      <w:r>
        <w:t>Verwendete Tools</w:t>
      </w:r>
      <w:bookmarkEnd w:id="20"/>
    </w:p>
    <w:p w14:paraId="33B77D29" w14:textId="30FC99CC" w:rsidR="000341D4" w:rsidRDefault="000341D4" w:rsidP="001C6E70">
      <w:pPr>
        <w:pStyle w:val="berschrift2"/>
        <w:numPr>
          <w:ilvl w:val="1"/>
          <w:numId w:val="8"/>
        </w:numPr>
      </w:pPr>
      <w:bookmarkStart w:id="21" w:name="_Ref444086671"/>
      <w:bookmarkStart w:id="22" w:name="_Toc444111667"/>
      <w:r>
        <w:t>User Interface - Website</w:t>
      </w:r>
      <w:bookmarkEnd w:id="21"/>
      <w:bookmarkEnd w:id="22"/>
    </w:p>
    <w:p w14:paraId="147D2514" w14:textId="6589B604" w:rsidR="00DA316B" w:rsidRDefault="000341D4" w:rsidP="00DA316B">
      <w:r>
        <w:t>Um den Usern eine komfortable Eingabemöglichkeit und Darstellung der Ergebnisse zu gewährleisten</w:t>
      </w:r>
      <w:r w:rsidR="00435F74">
        <w:t>,</w:t>
      </w:r>
      <w:r>
        <w:t xml:space="preserve"> wurde eine eigene Webseite entwickelt. In dem Testsystem ist diese über localhost:81 zu erreichen. </w:t>
      </w:r>
      <w:r w:rsidR="0075216B">
        <w:t xml:space="preserve">Zur </w:t>
      </w:r>
      <w:r w:rsidR="00D31061">
        <w:t xml:space="preserve">Realisierung der Website wurden ein Apache Webserver sowie Python als Scriptsprache genutzt, welche im Folgenden beschrieben werden. </w:t>
      </w:r>
    </w:p>
    <w:p w14:paraId="04090779" w14:textId="20042DC9" w:rsidR="000341D4" w:rsidRDefault="000341D4" w:rsidP="00E50BFC">
      <w:pPr>
        <w:pStyle w:val="berschrift3"/>
        <w:numPr>
          <w:ilvl w:val="2"/>
          <w:numId w:val="17"/>
        </w:numPr>
      </w:pPr>
      <w:bookmarkStart w:id="23" w:name="_Toc444111668"/>
      <w:r>
        <w:t>Apache Webserver</w:t>
      </w:r>
      <w:bookmarkEnd w:id="23"/>
    </w:p>
    <w:p w14:paraId="69706BD2" w14:textId="7A6035CE" w:rsidR="000341D4" w:rsidRDefault="000341D4" w:rsidP="000341D4">
      <w:r>
        <w:t>Die C</w:t>
      </w:r>
      <w:r w:rsidR="00154053">
        <w:t>l</w:t>
      </w:r>
      <w:r>
        <w:t xml:space="preserve">oudera VM hat bereits eine Webserver, </w:t>
      </w:r>
      <w:r w:rsidR="008D2DEF">
        <w:t>die</w:t>
      </w:r>
      <w:r>
        <w:t xml:space="preserve"> allerdings für das „cloudera.quickstart“ User Interface genutzt wird. Daher wurde ein zweiter Webserver (Apache) installiert, welcher über einen anderen Port erreichbar sein </w:t>
      </w:r>
      <w:r w:rsidR="00950AC2">
        <w:t>ist</w:t>
      </w:r>
      <w:r>
        <w:t xml:space="preserve">. Der Webserver wurde </w:t>
      </w:r>
      <w:r w:rsidR="00950AC2">
        <w:t>via C</w:t>
      </w:r>
      <w:r>
        <w:t>ommand Line installiert un</w:t>
      </w:r>
      <w:r w:rsidR="00950AC2">
        <w:t>d für das Projekt entsprechend k</w:t>
      </w:r>
      <w:r>
        <w:t xml:space="preserve">onfiguriert. </w:t>
      </w:r>
    </w:p>
    <w:p w14:paraId="18E54057" w14:textId="27FBACE8" w:rsidR="000341D4" w:rsidRDefault="001E37C2" w:rsidP="00E50BFC">
      <w:pPr>
        <w:pStyle w:val="berschrift3"/>
        <w:numPr>
          <w:ilvl w:val="2"/>
          <w:numId w:val="17"/>
        </w:numPr>
      </w:pPr>
      <w:bookmarkStart w:id="24" w:name="_Toc444111669"/>
      <w:r>
        <w:t>Py</w:t>
      </w:r>
      <w:r w:rsidR="000341D4">
        <w:t>t</w:t>
      </w:r>
      <w:r>
        <w:t>h</w:t>
      </w:r>
      <w:r w:rsidR="000341D4">
        <w:t>on</w:t>
      </w:r>
      <w:bookmarkEnd w:id="24"/>
    </w:p>
    <w:p w14:paraId="2DE21669" w14:textId="0F58DCA1" w:rsidR="000341D4" w:rsidRDefault="000341D4" w:rsidP="000341D4">
      <w:r>
        <w:t xml:space="preserve">Als Scriptsprache für die Website wurde Python genutzt, </w:t>
      </w:r>
      <w:r w:rsidR="000A1D3D">
        <w:t>da diese</w:t>
      </w:r>
      <w:r>
        <w:t xml:space="preserve"> einfach zu verstehen </w:t>
      </w:r>
      <w:r w:rsidR="000A1D3D">
        <w:t xml:space="preserve">ist </w:t>
      </w:r>
      <w:r>
        <w:t>und eine gute Unters</w:t>
      </w:r>
      <w:r w:rsidR="000A1D3D">
        <w:t>t</w:t>
      </w:r>
      <w:r>
        <w:t>ützung für REST POST und GET für Oozie bietet</w:t>
      </w:r>
      <w:r w:rsidR="007639D1">
        <w:t>. Ein entsprechendes</w:t>
      </w:r>
      <w:r>
        <w:t xml:space="preserve"> </w:t>
      </w:r>
      <w:r w:rsidR="007639D1">
        <w:t>V</w:t>
      </w:r>
      <w:r>
        <w:t xml:space="preserve">orgehen </w:t>
      </w:r>
      <w:r w:rsidR="007639D1">
        <w:t xml:space="preserve"> ist a</w:t>
      </w:r>
      <w:r>
        <w:t>uf d</w:t>
      </w:r>
      <w:r w:rsidR="007639D1">
        <w:t>er Oozie Website dokumentiert</w:t>
      </w:r>
      <w:r>
        <w:t xml:space="preserve">. Für eine einfache Nutzung von POST </w:t>
      </w:r>
      <w:r w:rsidR="007639D1">
        <w:lastRenderedPageBreak/>
        <w:t>R</w:t>
      </w:r>
      <w:r>
        <w:t>equests wurde zusätzlich noch „python-requests“</w:t>
      </w:r>
      <w:r>
        <w:rPr>
          <w:rStyle w:val="Funotenzeichen"/>
        </w:rPr>
        <w:footnoteReference w:id="1"/>
      </w:r>
      <w:r>
        <w:t xml:space="preserve"> installiert. Um </w:t>
      </w:r>
      <w:r w:rsidR="00001DD4">
        <w:t xml:space="preserve">via Python </w:t>
      </w:r>
      <w:r>
        <w:t xml:space="preserve">mit dem HDFS </w:t>
      </w:r>
      <w:r w:rsidR="007639D1">
        <w:t>arbeiten zu können, w</w:t>
      </w:r>
      <w:r>
        <w:t xml:space="preserve">urde </w:t>
      </w:r>
      <w:r w:rsidR="007639D1">
        <w:t xml:space="preserve">zusätzlich </w:t>
      </w:r>
      <w:r>
        <w:t>„hadoopy“</w:t>
      </w:r>
      <w:r>
        <w:rPr>
          <w:rStyle w:val="Funotenzeichen"/>
        </w:rPr>
        <w:footnoteReference w:id="2"/>
      </w:r>
      <w:r>
        <w:t xml:space="preserve"> installiert. </w:t>
      </w:r>
    </w:p>
    <w:p w14:paraId="74030BB9" w14:textId="77777777" w:rsidR="00C8765F" w:rsidRPr="000E0CC4" w:rsidRDefault="00C8765F" w:rsidP="000341D4"/>
    <w:p w14:paraId="686D9D94" w14:textId="11A77D1D" w:rsidR="00E87017" w:rsidRDefault="00E87017" w:rsidP="00E50BFC">
      <w:pPr>
        <w:pStyle w:val="berschrift2"/>
        <w:numPr>
          <w:ilvl w:val="1"/>
          <w:numId w:val="17"/>
        </w:numPr>
      </w:pPr>
      <w:bookmarkStart w:id="25" w:name="_Ref444080094"/>
      <w:bookmarkStart w:id="26" w:name="_Toc444111670"/>
      <w:r>
        <w:t>Xuggle</w:t>
      </w:r>
      <w:r w:rsidR="00AA1C71">
        <w:t>r</w:t>
      </w:r>
      <w:bookmarkEnd w:id="25"/>
      <w:bookmarkEnd w:id="26"/>
    </w:p>
    <w:p w14:paraId="5043358B" w14:textId="19F9D5F9" w:rsidR="00E87017" w:rsidRDefault="00E87017" w:rsidP="00692D89">
      <w:r>
        <w:rPr>
          <w:noProof/>
          <w:lang w:eastAsia="de-DE"/>
        </w:rPr>
        <mc:AlternateContent>
          <mc:Choice Requires="wps">
            <w:drawing>
              <wp:anchor distT="0" distB="0" distL="114300" distR="114300" simplePos="0" relativeHeight="251657216" behindDoc="0" locked="0" layoutInCell="1" allowOverlap="1" wp14:anchorId="1A2D1A98" wp14:editId="54F86EEC">
                <wp:simplePos x="0" y="0"/>
                <wp:positionH relativeFrom="column">
                  <wp:posOffset>4138930</wp:posOffset>
                </wp:positionH>
                <wp:positionV relativeFrom="paragraph">
                  <wp:posOffset>1118870</wp:posOffset>
                </wp:positionV>
                <wp:extent cx="1619250" cy="54546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1619250" cy="545465"/>
                        </a:xfrm>
                        <a:prstGeom prst="rect">
                          <a:avLst/>
                        </a:prstGeom>
                        <a:solidFill>
                          <a:prstClr val="white"/>
                        </a:solidFill>
                        <a:ln>
                          <a:noFill/>
                        </a:ln>
                        <a:effectLst/>
                      </wps:spPr>
                      <wps:txbx>
                        <w:txbxContent>
                          <w:p w14:paraId="2BFB9389" w14:textId="7852CA92" w:rsidR="003B0640" w:rsidRPr="006508BF" w:rsidRDefault="003B0640" w:rsidP="006508BF">
                            <w:pPr>
                              <w:pStyle w:val="Beschriftung"/>
                            </w:pPr>
                            <w:bookmarkStart w:id="27" w:name="_Toc444111689"/>
                            <w:r>
                              <w:t xml:space="preserve">Abbildung </w:t>
                            </w:r>
                            <w:r w:rsidR="00792426">
                              <w:fldChar w:fldCharType="begin"/>
                            </w:r>
                            <w:r w:rsidR="00792426">
                              <w:instrText xml:space="preserve"> SEQ Abbildung \* ARABIC </w:instrText>
                            </w:r>
                            <w:r w:rsidR="00792426">
                              <w:fldChar w:fldCharType="separate"/>
                            </w:r>
                            <w:r>
                              <w:rPr>
                                <w:noProof/>
                              </w:rPr>
                              <w:t>2</w:t>
                            </w:r>
                            <w:r w:rsidR="00792426">
                              <w:rPr>
                                <w:noProof/>
                              </w:rPr>
                              <w:fldChar w:fldCharType="end"/>
                            </w:r>
                            <w:r>
                              <w:rPr>
                                <w:noProof/>
                              </w:rPr>
                              <w:t>:</w:t>
                            </w:r>
                            <w:r>
                              <w:t xml:space="preserve"> Xuggler Logo. </w:t>
                            </w:r>
                            <w:r>
                              <w:tab/>
                              <w:t>Quelle: (2)</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2D1A98" id="Textfeld_x0020_5" o:spid="_x0000_s1029" type="#_x0000_t202" style="position:absolute;left:0;text-align:left;margin-left:325.9pt;margin-top:88.1pt;width:127.5pt;height:42.9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" stroked="f">
                <v:textbox style="mso-fit-shape-to-text:t" inset="0,0,0,0">
                  <w:txbxContent>
                    <w:p w14:paraId="2BFB9389" w14:textId="7852CA92" w:rsidR="003B0640" w:rsidRPr="006508BF" w:rsidRDefault="003B0640" w:rsidP="006508BF">
                      <w:pPr>
                        <w:pStyle w:val="Beschriftung"/>
                      </w:pPr>
                      <w:bookmarkStart w:id="28" w:name="_Toc444111689"/>
                      <w:r>
                        <w:t xml:space="preserve">Abbildung </w:t>
                      </w:r>
                      <w:r w:rsidR="00792426">
                        <w:fldChar w:fldCharType="begin"/>
                      </w:r>
                      <w:r w:rsidR="00792426">
                        <w:instrText xml:space="preserve"> SEQ Abbildung \* ARABIC </w:instrText>
                      </w:r>
                      <w:r w:rsidR="00792426">
                        <w:fldChar w:fldCharType="separate"/>
                      </w:r>
                      <w:r>
                        <w:rPr>
                          <w:noProof/>
                        </w:rPr>
                        <w:t>2</w:t>
                      </w:r>
                      <w:r w:rsidR="00792426">
                        <w:rPr>
                          <w:noProof/>
                        </w:rPr>
                        <w:fldChar w:fldCharType="end"/>
                      </w:r>
                      <w:r>
                        <w:rPr>
                          <w:noProof/>
                        </w:rPr>
                        <w:t>:</w:t>
                      </w:r>
                      <w:r>
                        <w:t xml:space="preserve"> Xuggler Logo. </w:t>
                      </w:r>
                      <w:r>
                        <w:tab/>
                        <w:t>Quelle: (2)</w:t>
                      </w:r>
                      <w:bookmarkEnd w:id="28"/>
                    </w:p>
                  </w:txbxContent>
                </v:textbox>
                <w10:wrap type="square"/>
              </v:shape>
            </w:pict>
          </mc:Fallback>
        </mc:AlternateContent>
      </w:r>
      <w:r>
        <w:rPr>
          <w:noProof/>
          <w:lang w:eastAsia="de-DE"/>
        </w:rPr>
        <w:drawing>
          <wp:anchor distT="0" distB="0" distL="114300" distR="114300" simplePos="0" relativeHeight="251662336" behindDoc="0" locked="0" layoutInCell="1" allowOverlap="1" wp14:anchorId="7CED015F" wp14:editId="583CD5B1">
            <wp:simplePos x="0" y="0"/>
            <wp:positionH relativeFrom="column">
              <wp:posOffset>4138930</wp:posOffset>
            </wp:positionH>
            <wp:positionV relativeFrom="paragraph">
              <wp:posOffset>4445</wp:posOffset>
            </wp:positionV>
            <wp:extent cx="1619250" cy="971550"/>
            <wp:effectExtent l="0" t="0" r="0" b="0"/>
            <wp:wrapSquare wrapText="bothSides"/>
            <wp:docPr id="4" name="Grafik 4" descr="xuggl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uggle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19250" cy="9715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D4634">
        <w:t>Xuggle</w:t>
      </w:r>
      <w:r w:rsidR="00AA1C71">
        <w:t>r</w:t>
      </w:r>
      <w:r w:rsidR="00DB0E4C">
        <w:rPr>
          <w:rStyle w:val="Funotenzeichen"/>
        </w:rPr>
        <w:footnoteReference w:id="3"/>
      </w:r>
      <w:r>
        <w:t xml:space="preserve"> definiert sich selber als einfachen Weg</w:t>
      </w:r>
      <w:r w:rsidR="0016607C">
        <w:t>,</w:t>
      </w:r>
      <w:r>
        <w:t xml:space="preserve"> Videostreams zu dekomprimieren, zu manipulieren und wieder zu komprimieren. Es handelt sich dabei um eine Java-Bibliothek und ist unter der </w:t>
      </w:r>
      <w:bookmarkStart w:id="29" w:name="OLE_LINK10"/>
      <w:bookmarkStart w:id="30" w:name="OLE_LINK11"/>
      <w:r>
        <w:t>GPL Version 3 Lizenz</w:t>
      </w:r>
      <w:bookmarkEnd w:id="29"/>
      <w:bookmarkEnd w:id="30"/>
      <w:r>
        <w:t xml:space="preserve"> frei verfügbar. Verwendet wird die leistungsstarke FFmpeg media handling library</w:t>
      </w:r>
      <w:r w:rsidR="00DB0E4C">
        <w:rPr>
          <w:rStyle w:val="Funotenzeichen"/>
        </w:rPr>
        <w:footnoteReference w:id="4"/>
      </w:r>
      <w:r>
        <w:t>.</w:t>
      </w:r>
    </w:p>
    <w:p w14:paraId="63D13A35" w14:textId="1BE068A2" w:rsidR="00116437" w:rsidRDefault="00E87017" w:rsidP="006F4A3C">
      <w:r>
        <w:t>Im Rahmen des HUGO-Projektes wird Xuggle</w:t>
      </w:r>
      <w:r w:rsidR="00740D58">
        <w:t>r</w:t>
      </w:r>
      <w:r>
        <w:t xml:space="preserve"> dazu verwendet, einen zuvor geladenen und </w:t>
      </w:r>
      <w:r w:rsidR="00C96F00">
        <w:t>persistierten</w:t>
      </w:r>
      <w:r>
        <w:t xml:space="preserve"> Videostream in seine einzelnen Frames zu zerlegen. </w:t>
      </w:r>
      <w:r w:rsidR="00C96F00">
        <w:t>Anschließend</w:t>
      </w:r>
      <w:r>
        <w:t xml:space="preserve"> werden diese Frames im HDFS a</w:t>
      </w:r>
      <w:r w:rsidR="00C96F00">
        <w:t>b</w:t>
      </w:r>
      <w:r>
        <w:t>gelegt und mit MapReduce analysiert.</w:t>
      </w:r>
    </w:p>
    <w:p w14:paraId="00753EBF" w14:textId="77777777" w:rsidR="006F4A3C" w:rsidRDefault="006F4A3C" w:rsidP="006F4A3C"/>
    <w:p w14:paraId="5D73EE93" w14:textId="1DC0C195" w:rsidR="00B826D0" w:rsidRPr="00264811" w:rsidRDefault="00B826D0" w:rsidP="00E50BFC">
      <w:pPr>
        <w:pStyle w:val="berschrift2"/>
        <w:numPr>
          <w:ilvl w:val="1"/>
          <w:numId w:val="17"/>
        </w:numPr>
        <w:rPr>
          <w:lang w:val="en-GB"/>
        </w:rPr>
      </w:pPr>
      <w:bookmarkStart w:id="31" w:name="_Toc444111671"/>
      <w:r w:rsidRPr="00264811">
        <w:rPr>
          <w:lang w:val="en-GB"/>
        </w:rPr>
        <w:t xml:space="preserve">Hadoop </w:t>
      </w:r>
      <w:r w:rsidR="005A65FE" w:rsidRPr="00264811">
        <w:rPr>
          <w:lang w:val="en-GB"/>
        </w:rPr>
        <w:t xml:space="preserve">Distributed </w:t>
      </w:r>
      <w:r w:rsidRPr="00264811">
        <w:rPr>
          <w:lang w:val="en-GB"/>
        </w:rPr>
        <w:t>File System (HDFS)</w:t>
      </w:r>
      <w:bookmarkEnd w:id="31"/>
    </w:p>
    <w:p w14:paraId="0299243B" w14:textId="66F450C8" w:rsidR="004F775A" w:rsidRDefault="00EA0B26" w:rsidP="004F775A">
      <w:r>
        <w:t xml:space="preserve">HDFS </w:t>
      </w:r>
      <w:r w:rsidR="005A65FE">
        <w:t>(Hadoop</w:t>
      </w:r>
      <w:r w:rsidR="00264811">
        <w:t xml:space="preserve"> Distributed</w:t>
      </w:r>
      <w:r w:rsidR="005A65FE">
        <w:t xml:space="preserve"> File System) </w:t>
      </w:r>
      <w:r>
        <w:t>ist das verteilte Datensys</w:t>
      </w:r>
      <w:r w:rsidR="00B0506D">
        <w:t>tem von Hadoop und ist durch den Master-Slave Ansatz vor allem</w:t>
      </w:r>
      <w:r w:rsidR="00F04255">
        <w:t xml:space="preserve"> für die Speicherung </w:t>
      </w:r>
      <w:r>
        <w:t>große</w:t>
      </w:r>
      <w:r w:rsidR="00F04255">
        <w:t>r Datenmengen geeignet</w:t>
      </w:r>
      <w:r w:rsidR="00247C6A">
        <w:t xml:space="preserve">. </w:t>
      </w:r>
      <w:r w:rsidR="00AA3436">
        <w:t xml:space="preserve">Daher wird es </w:t>
      </w:r>
      <w:r w:rsidR="003C1066">
        <w:t>für die Ablage der Video- und Bilderdateien wird im Rahmen des Projekts HUGO verwendet.</w:t>
      </w:r>
    </w:p>
    <w:p w14:paraId="2F9E37C5" w14:textId="77777777" w:rsidR="00B826D0" w:rsidRPr="00BF648D" w:rsidRDefault="00B826D0" w:rsidP="00692D89"/>
    <w:p w14:paraId="2BBC5531" w14:textId="6ACA08C2" w:rsidR="00E87017" w:rsidRDefault="00E87017" w:rsidP="00E50BFC">
      <w:pPr>
        <w:pStyle w:val="berschrift2"/>
        <w:numPr>
          <w:ilvl w:val="1"/>
          <w:numId w:val="17"/>
        </w:numPr>
      </w:pPr>
      <w:bookmarkStart w:id="32" w:name="_Toc444111672"/>
      <w:r>
        <w:t>HBase</w:t>
      </w:r>
      <w:bookmarkEnd w:id="32"/>
    </w:p>
    <w:p w14:paraId="6D0B67E9" w14:textId="77777777" w:rsidR="001824DC" w:rsidRDefault="00E87017" w:rsidP="00692D89">
      <w:r>
        <w:t>Die Anforderungen für das Projekt HUGO an ein Datenspeicherungssystem sind hohe Performance für CRUD (Create, Read, Update, Delete) Operationen, da dort die Metadaten des Videos abgelegt werden.</w:t>
      </w:r>
      <w:r w:rsidR="001824DC">
        <w:t xml:space="preserve"> </w:t>
      </w:r>
      <w:r>
        <w:t xml:space="preserve">Eben diese sind der Hauptfokus von HBase. </w:t>
      </w:r>
    </w:p>
    <w:p w14:paraId="00545755" w14:textId="5F01E15E" w:rsidR="00E87017" w:rsidRDefault="00E87017" w:rsidP="00692D89">
      <w:r>
        <w:t xml:space="preserve">HBase ist ein verteiltes, spaltenorientiertes und multidimensionales Speichersystem und ist auf hohe Performance und Verfügbarkeit ausgelegt. Zwar unterstützt es keine Transaktionen, diese sind jedoch für HUGO nicht notwendig. Auch der Fakt, dass HBase Byte Arrays nutzt, </w:t>
      </w:r>
      <w:r>
        <w:lastRenderedPageBreak/>
        <w:t xml:space="preserve">stellt kein Hindernis dar, da ausschließlich Strings und </w:t>
      </w:r>
      <w:r w:rsidR="001824DC">
        <w:t>Integer Werte</w:t>
      </w:r>
      <w:r>
        <w:t xml:space="preserve"> gespeichert werden, die problemlos in Byte Arrays geparst werden können.</w:t>
      </w:r>
    </w:p>
    <w:p w14:paraId="3EA70DFA" w14:textId="317A0D1B" w:rsidR="00E87017" w:rsidRDefault="00E87017" w:rsidP="00692D89">
      <w:r>
        <w:t>Ein weiterer Vorteil ist</w:t>
      </w:r>
      <w:r w:rsidR="001824DC">
        <w:t xml:space="preserve"> </w:t>
      </w:r>
      <w:r>
        <w:t>da</w:t>
      </w:r>
      <w:r w:rsidR="001824DC">
        <w:t>s</w:t>
      </w:r>
      <w:r>
        <w:t xml:space="preserve"> System der Spaltenfamilien: Damit konnten die verschiedenen Analysemöglichkeiten als Spaltenfamilie gewählt und die Farbräume darunter spaltenweise gespeichert werden.</w:t>
      </w:r>
    </w:p>
    <w:p w14:paraId="4569F0E0" w14:textId="2F025970" w:rsidR="00E87017" w:rsidRDefault="00E87017" w:rsidP="00692D89">
      <w:r>
        <w:t xml:space="preserve">HBase ist auf kleine </w:t>
      </w:r>
      <w:r w:rsidR="00E23AD8">
        <w:t>Datensätze</w:t>
      </w:r>
      <w:r>
        <w:t xml:space="preserve"> ausgelegt. Daher werden nur die bereits oben genannten Metadaten in Form von Strings und Integerwerten in HBase gespeichert, während für die Persistierung der Videostreams HDFS genutzt wird.</w:t>
      </w:r>
    </w:p>
    <w:p w14:paraId="26C3CC8C" w14:textId="77777777" w:rsidR="00E87017" w:rsidRPr="00E87017" w:rsidRDefault="00E87017" w:rsidP="00692D89"/>
    <w:p w14:paraId="033A7F5B" w14:textId="63BEE027" w:rsidR="00E87017" w:rsidRDefault="00E87017" w:rsidP="00E50BFC">
      <w:pPr>
        <w:pStyle w:val="berschrift2"/>
        <w:numPr>
          <w:ilvl w:val="1"/>
          <w:numId w:val="17"/>
        </w:numPr>
      </w:pPr>
      <w:bookmarkStart w:id="33" w:name="_Toc444111673"/>
      <w:r>
        <w:t>Map Reduce</w:t>
      </w:r>
      <w:bookmarkEnd w:id="33"/>
    </w:p>
    <w:p w14:paraId="39301779" w14:textId="77777777" w:rsidR="00D91F41" w:rsidRDefault="00E87017" w:rsidP="00692D89">
      <w:r w:rsidRPr="0074125E">
        <w:t>Im Rahmen des Projekts HUGO erfolgt die Farbanalyse der einzelnen Frames durch</w:t>
      </w:r>
      <w:r w:rsidR="0005698C">
        <w:t xml:space="preserve"> MapReduce. Die Entscheidung ist darin begründet</w:t>
      </w:r>
      <w:r w:rsidRPr="0074125E">
        <w:t xml:space="preserve">, dass MapReduce als Hadoops Hauptverarbeitungsengine hervorragend die Integration </w:t>
      </w:r>
      <w:r w:rsidR="0086257D">
        <w:t xml:space="preserve">im HDFS </w:t>
      </w:r>
      <w:r w:rsidRPr="0074125E">
        <w:t>gespeicherter Daten in die Verarbeitung ermöglicht. Die Aufteilung in die verschiedenen Phasen zeig</w:t>
      </w:r>
      <w:r w:rsidR="003614E6">
        <w:t>t</w:t>
      </w:r>
      <w:r w:rsidRPr="0074125E">
        <w:t xml:space="preserve"> die Auslegung auf </w:t>
      </w:r>
      <w:r w:rsidR="003614E6" w:rsidRPr="0074125E">
        <w:t>parallele</w:t>
      </w:r>
      <w:r w:rsidRPr="0074125E">
        <w:t xml:space="preserve"> Datenverarbeitung von großen Datenm</w:t>
      </w:r>
      <w:r w:rsidR="003614E6">
        <w:t>engen. Die</w:t>
      </w:r>
      <w:r w:rsidRPr="0074125E">
        <w:t xml:space="preserve"> </w:t>
      </w:r>
      <w:r w:rsidR="003614E6">
        <w:t>Zerlegung</w:t>
      </w:r>
      <w:r w:rsidRPr="0074125E">
        <w:t xml:space="preserve"> von Videos in Frames, </w:t>
      </w:r>
      <w:r w:rsidR="003614E6">
        <w:t>deren</w:t>
      </w:r>
      <w:r w:rsidRPr="0074125E">
        <w:t xml:space="preserve"> Speicherung sowie Analyse ist ein ebensolches Problem: Große Datenmengen müssen rechenintensiv verarbeitet werden. Dies funktioniert mit MapReduce nahtlos.</w:t>
      </w:r>
      <w:r w:rsidR="00D91F41">
        <w:t xml:space="preserve"> </w:t>
      </w:r>
    </w:p>
    <w:p w14:paraId="76346EF7" w14:textId="0F2923CD" w:rsidR="00E87017" w:rsidRDefault="00E87017" w:rsidP="00692D89">
      <w:r w:rsidRPr="0074125E">
        <w:t>Ein weiteres Argument liegt im Komfort des MapReduce Frameworks für den Programmierer. Dieser muss nur die Funktionen des Mappers, des Reducers -</w:t>
      </w:r>
      <w:r w:rsidR="00824ABE">
        <w:t xml:space="preserve"> </w:t>
      </w:r>
      <w:r w:rsidRPr="0074125E">
        <w:t>optional des Combiners</w:t>
      </w:r>
      <w:r w:rsidR="00824ABE">
        <w:t xml:space="preserve"> </w:t>
      </w:r>
      <w:r w:rsidRPr="0074125E">
        <w:t>- und des Drivers implementieren, während MapReduce das Managen von Clustern und der Koordinierung von Jobausführungen zwischen den Knoten komplett selbst übernimmt.</w:t>
      </w:r>
    </w:p>
    <w:p w14:paraId="2BE14A12" w14:textId="77777777" w:rsidR="00692D89" w:rsidRDefault="00692D89" w:rsidP="00692D89"/>
    <w:p w14:paraId="72735853" w14:textId="2CAA24BE" w:rsidR="00692D89" w:rsidRDefault="00455BF5" w:rsidP="00E50BFC">
      <w:pPr>
        <w:pStyle w:val="berschrift2"/>
        <w:numPr>
          <w:ilvl w:val="1"/>
          <w:numId w:val="17"/>
        </w:numPr>
      </w:pPr>
      <w:bookmarkStart w:id="34" w:name="_Ref444084684"/>
      <w:bookmarkStart w:id="35" w:name="_Toc444111674"/>
      <w:r>
        <w:t>Outputg</w:t>
      </w:r>
      <w:r w:rsidR="00692D89">
        <w:t>enerator</w:t>
      </w:r>
      <w:bookmarkEnd w:id="34"/>
      <w:bookmarkEnd w:id="35"/>
    </w:p>
    <w:p w14:paraId="64BFD0FA" w14:textId="73B15857" w:rsidR="00692D89" w:rsidRDefault="00DD27B9" w:rsidP="00692D89">
      <w:r>
        <w:t>Abschließend wurde ein sogen</w:t>
      </w:r>
      <w:r w:rsidR="00692D89">
        <w:t>an</w:t>
      </w:r>
      <w:r>
        <w:t>n</w:t>
      </w:r>
      <w:r w:rsidR="00692D89">
        <w:t xml:space="preserve">ter Outputgenerator erstellt. </w:t>
      </w:r>
      <w:r w:rsidR="00455BF5">
        <w:t>Hierbei</w:t>
      </w:r>
      <w:r w:rsidR="00692D89">
        <w:t xml:space="preserve"> handelt es sich um einen </w:t>
      </w:r>
      <w:r w:rsidR="00A05947">
        <w:t xml:space="preserve">selbstentwickelten </w:t>
      </w:r>
      <w:r w:rsidR="00692D89">
        <w:t>Algorithmus</w:t>
      </w:r>
      <w:r w:rsidR="000D71CF">
        <w:t>,</w:t>
      </w:r>
      <w:r w:rsidR="00692D89">
        <w:t xml:space="preserve"> der aus den Ergebnisdaten </w:t>
      </w:r>
      <w:r w:rsidR="000D71CF">
        <w:t xml:space="preserve">des MapReduce ein Bild erstellt, welche, wie zuvor beschrieben, in </w:t>
      </w:r>
      <w:r w:rsidR="00692D89">
        <w:t>HBase abgelegt</w:t>
      </w:r>
      <w:r w:rsidR="000D71CF">
        <w:t xml:space="preserve"> sind</w:t>
      </w:r>
      <w:r w:rsidR="00692D89">
        <w:t xml:space="preserve">. </w:t>
      </w:r>
      <w:r w:rsidR="00A05947">
        <w:t xml:space="preserve">Die genaue Implementierung ist in Kapitel </w:t>
      </w:r>
      <w:r w:rsidR="00D327FC">
        <w:fldChar w:fldCharType="begin"/>
      </w:r>
      <w:r w:rsidR="00D327FC">
        <w:instrText xml:space="preserve"> REF _Ref444084684 \r \h </w:instrText>
      </w:r>
      <w:r w:rsidR="00D327FC">
        <w:fldChar w:fldCharType="separate"/>
      </w:r>
      <w:r w:rsidR="00D327FC">
        <w:t>2.6</w:t>
      </w:r>
      <w:r w:rsidR="00D327FC">
        <w:fldChar w:fldCharType="end"/>
      </w:r>
      <w:r w:rsidR="00A05947">
        <w:t xml:space="preserve"> erläutert.</w:t>
      </w:r>
    </w:p>
    <w:p w14:paraId="5FE694A4" w14:textId="77777777" w:rsidR="00692D89" w:rsidRDefault="00692D89" w:rsidP="00692D89"/>
    <w:p w14:paraId="105BC5AE" w14:textId="16504812" w:rsidR="00E87017" w:rsidRDefault="00E87017" w:rsidP="00E50BFC">
      <w:pPr>
        <w:pStyle w:val="berschrift2"/>
        <w:numPr>
          <w:ilvl w:val="1"/>
          <w:numId w:val="17"/>
        </w:numPr>
      </w:pPr>
      <w:bookmarkStart w:id="36" w:name="_Toc444111675"/>
      <w:r>
        <w:t>Oozie</w:t>
      </w:r>
      <w:bookmarkEnd w:id="36"/>
    </w:p>
    <w:p w14:paraId="4E7CB2AC" w14:textId="5E6C0720" w:rsidR="00692D89" w:rsidRDefault="003332C2" w:rsidP="00692D89">
      <w:r>
        <w:t>Der Workflow des Projekts HUGO wird durch das Workflowverwaltungsystem</w:t>
      </w:r>
      <w:r w:rsidR="00692D89">
        <w:t xml:space="preserve"> Oozie </w:t>
      </w:r>
      <w:r>
        <w:t xml:space="preserve">gemanaged. </w:t>
      </w:r>
      <w:r w:rsidR="00692D89">
        <w:t xml:space="preserve">Zum einen gibt es einen Workflow Editor, über den verschiedene Hadoop </w:t>
      </w:r>
      <w:r w:rsidR="00692D89">
        <w:lastRenderedPageBreak/>
        <w:t>Aktionen verknüpft verwenden können. Dieser wurde erstellt um das Oozie Projekt zu erstellen. Dieses stellt eine Workflow.xml Datei bereit</w:t>
      </w:r>
      <w:r w:rsidR="00A6576F">
        <w:t>,</w:t>
      </w:r>
      <w:r w:rsidR="00692D89">
        <w:t xml:space="preserve"> in welcher der Ablauf beschrieben wird. Diese Konfigurationsdatei wurde händisch </w:t>
      </w:r>
      <w:r w:rsidR="00A6576F">
        <w:t>befüllt</w:t>
      </w:r>
      <w:r w:rsidR="00692D89">
        <w:t xml:space="preserve">. </w:t>
      </w:r>
    </w:p>
    <w:p w14:paraId="20DF5185" w14:textId="5E5B2DFC" w:rsidR="00692D89" w:rsidRDefault="00692D89" w:rsidP="00692D89">
      <w:r>
        <w:t>Der Implem</w:t>
      </w:r>
      <w:r w:rsidR="00BE5DDF">
        <w:t>entierungsverlauf o</w:t>
      </w:r>
      <w:r>
        <w:t xml:space="preserve">rientiert sich an </w:t>
      </w:r>
      <w:r w:rsidR="00BE5DDF">
        <w:t xml:space="preserve">den </w:t>
      </w:r>
      <w:r w:rsidR="008765D9">
        <w:t>in der Vorlesung geschildeten vorgehen</w:t>
      </w:r>
      <w:r>
        <w:t>. Dazu wurde</w:t>
      </w:r>
      <w:r w:rsidR="008765D9">
        <w:t>n</w:t>
      </w:r>
      <w:r>
        <w:t xml:space="preserve"> die notwendigen Dateien (job.p</w:t>
      </w:r>
      <w:r w:rsidR="00D34953">
        <w:t>roperties, workflow.xml, librarie</w:t>
      </w:r>
      <w:r>
        <w:t xml:space="preserve">s) im HDFS abgelegt. Der Oozie Job kann dann entweder über die CLI oder die </w:t>
      </w:r>
      <w:r w:rsidR="002712A8">
        <w:t>REST API gestartet werden. Für T</w:t>
      </w:r>
      <w:r>
        <w:t xml:space="preserve">estzwecke wurde der Oozie Workflow erst über CLI gestartet und der Jobstatus über das Webinterface überprüft. Das Webinterface stellt auch ein Errorlog bereit, welches zur Fehlerbehandlung Anhaltspunkte gab, um diese zu beheben. </w:t>
      </w:r>
    </w:p>
    <w:p w14:paraId="32471769" w14:textId="314B43D5" w:rsidR="00692D89" w:rsidRDefault="00692D89" w:rsidP="00692D89">
      <w:r>
        <w:t xml:space="preserve">Nach erfolgreicher Implementierung des Workflow und </w:t>
      </w:r>
      <w:r w:rsidR="002712A8">
        <w:t xml:space="preserve">der </w:t>
      </w:r>
      <w:r>
        <w:t xml:space="preserve">Testdurchläufe, wurde </w:t>
      </w:r>
      <w:r w:rsidR="002712A8">
        <w:t>der</w:t>
      </w:r>
      <w:r>
        <w:t xml:space="preserve"> Start des  Workflows auf die Webs</w:t>
      </w:r>
      <w:r w:rsidR="00DB3D46">
        <w:t xml:space="preserve">ite ausgelagert. Das neue Vorgehen </w:t>
      </w:r>
      <w:r>
        <w:t xml:space="preserve">wird in Kapitel </w:t>
      </w:r>
      <w:r w:rsidR="00FC3591">
        <w:fldChar w:fldCharType="begin"/>
      </w:r>
      <w:r w:rsidR="00FC3591">
        <w:instrText xml:space="preserve"> REF _Ref444088187 \r \h </w:instrText>
      </w:r>
      <w:r w:rsidR="00FC3591">
        <w:fldChar w:fldCharType="separate"/>
      </w:r>
      <w:r w:rsidR="00FC3591">
        <w:t>3.2</w:t>
      </w:r>
      <w:r w:rsidR="00FC3591">
        <w:fldChar w:fldCharType="end"/>
      </w:r>
      <w:r>
        <w:t xml:space="preserve"> erläutert.</w:t>
      </w:r>
    </w:p>
    <w:p w14:paraId="0B61EC58" w14:textId="77777777" w:rsidR="007E633E" w:rsidRDefault="007E633E" w:rsidP="00692D89"/>
    <w:p w14:paraId="09A3C63E" w14:textId="4B4701F2" w:rsidR="00847E24" w:rsidRDefault="00692D89" w:rsidP="00692D89">
      <w:r>
        <w:t>Der Workflow wird durch einen REST Call von der Webseite in</w:t>
      </w:r>
      <w:r w:rsidR="004C0BA7">
        <w:t>i</w:t>
      </w:r>
      <w:r>
        <w:t>t</w:t>
      </w:r>
      <w:r w:rsidR="004C0BA7">
        <w:t>i</w:t>
      </w:r>
      <w:r>
        <w:t>alisiert. In der job.Properties wird der Pfad zu der „data.txt“ hinterlegt, welche die Inputdaten des Users von der Webseite enthält. Jeder Workflow Step liest immer die aktuellen Daten aus dieser aus und schreibt</w:t>
      </w:r>
      <w:r w:rsidR="004C0BA7">
        <w:t xml:space="preserve"> nach dessen Abschluss</w:t>
      </w:r>
      <w:r>
        <w:t xml:space="preserve"> seine Ergebnisse zurück, die </w:t>
      </w:r>
      <w:r w:rsidR="003767CE">
        <w:t xml:space="preserve">als Input für den </w:t>
      </w:r>
      <w:r>
        <w:t xml:space="preserve">nächsten Step </w:t>
      </w:r>
      <w:r w:rsidR="00BA3130">
        <w:t>dienen</w:t>
      </w:r>
      <w:r>
        <w:t xml:space="preserve">. </w:t>
      </w:r>
      <w:r w:rsidR="00BA3130">
        <w:t>Somit i</w:t>
      </w:r>
      <w:r>
        <w:t xml:space="preserve">st </w:t>
      </w:r>
      <w:r w:rsidR="00BA3130">
        <w:t>die</w:t>
      </w:r>
      <w:r>
        <w:t xml:space="preserve"> Datenübergabe zwischen den Workflow Steps und die Zwischenspeicherung der Inputparam</w:t>
      </w:r>
      <w:r w:rsidR="00F56552">
        <w:t>e</w:t>
      </w:r>
      <w:r>
        <w:t xml:space="preserve">ter gewährleistet. </w:t>
      </w:r>
    </w:p>
    <w:p w14:paraId="6C59E48B" w14:textId="06BDFAC7" w:rsidR="00692D89" w:rsidRDefault="00847E24" w:rsidP="00692D89">
      <w:r>
        <w:t>D</w:t>
      </w:r>
      <w:r w:rsidR="00692D89">
        <w:t xml:space="preserve">er erste Step ist die Überprüfung, ob das gesuchte Video bereits analysiert wurde, indem der Key in HBase abgefragt wurde. </w:t>
      </w:r>
      <w:r w:rsidR="005137DF">
        <w:t>Falls</w:t>
      </w:r>
      <w:r w:rsidR="00692D89">
        <w:t xml:space="preserve"> das Video noch nicht runtergeladen, wird dieses in das HDFS geladen und anschließend mit Xuggle</w:t>
      </w:r>
      <w:r w:rsidR="00F179B9">
        <w:t>r</w:t>
      </w:r>
      <w:r w:rsidR="00692D89">
        <w:t xml:space="preserve"> in seine Frames zerlegt. Die</w:t>
      </w:r>
      <w:r w:rsidR="008A20CA">
        <w:t>se</w:t>
      </w:r>
      <w:r w:rsidR="00692D89">
        <w:t xml:space="preserve"> werden dann vom MapReduce Job analysiert und die Ergebnisse in der HBase Datenbank </w:t>
      </w:r>
      <w:r w:rsidR="008A20CA">
        <w:t>persistiert</w:t>
      </w:r>
      <w:r w:rsidR="00692D89">
        <w:t>. Der Outpu</w:t>
      </w:r>
      <w:r w:rsidR="00952C71">
        <w:t>t</w:t>
      </w:r>
      <w:r w:rsidR="00692D89">
        <w:t xml:space="preserve">generator </w:t>
      </w:r>
      <w:r w:rsidR="00F4773C">
        <w:t>bezi</w:t>
      </w:r>
      <w:r w:rsidR="008470CA">
        <w:t xml:space="preserve">eht die Ergebnisdaten aus HBase, </w:t>
      </w:r>
      <w:r w:rsidR="00C468A6">
        <w:t xml:space="preserve">verarbeitet </w:t>
      </w:r>
      <w:r w:rsidR="008470CA">
        <w:t>sie</w:t>
      </w:r>
      <w:r w:rsidR="00C468A6">
        <w:t xml:space="preserve"> zu einem Outputimage, </w:t>
      </w:r>
      <w:r w:rsidR="00632EA0">
        <w:t>legt</w:t>
      </w:r>
      <w:r w:rsidR="00692D89">
        <w:t xml:space="preserve"> dieses im HDFS</w:t>
      </w:r>
      <w:r w:rsidR="00632EA0">
        <w:t xml:space="preserve"> ab</w:t>
      </w:r>
      <w:r w:rsidR="00692D89">
        <w:t xml:space="preserve"> und schreibt </w:t>
      </w:r>
      <w:r w:rsidR="00632EA0">
        <w:t>diesen</w:t>
      </w:r>
      <w:r w:rsidR="00692D89">
        <w:t xml:space="preserve"> Dateipfad zurück in die </w:t>
      </w:r>
      <w:r w:rsidR="004D1157">
        <w:t>„</w:t>
      </w:r>
      <w:r w:rsidR="00692D89">
        <w:t>data.txt</w:t>
      </w:r>
      <w:r w:rsidR="004D1157">
        <w:t>“</w:t>
      </w:r>
      <w:r w:rsidR="00692D89">
        <w:t xml:space="preserve">. Die Website </w:t>
      </w:r>
      <w:r w:rsidR="00F10BEF">
        <w:t>lädt</w:t>
      </w:r>
      <w:r w:rsidR="00692D89">
        <w:t xml:space="preserve"> sich die „data.txt“ </w:t>
      </w:r>
      <w:r w:rsidR="00F10BEF">
        <w:t>ins l</w:t>
      </w:r>
      <w:r w:rsidR="00692D89">
        <w:t>okale Dateisystem und bezieht anschließend auch das Outputimage, welches dann auf der Website angezeigt wird.</w:t>
      </w:r>
    </w:p>
    <w:p w14:paraId="1665ABD4" w14:textId="77777777" w:rsidR="000C33B6" w:rsidRDefault="000C33B6">
      <w:pPr>
        <w:spacing w:line="240" w:lineRule="auto"/>
        <w:jc w:val="left"/>
      </w:pPr>
    </w:p>
    <w:p w14:paraId="1DD37F5D" w14:textId="77777777" w:rsidR="00763662" w:rsidRDefault="000C33B6" w:rsidP="00E50BFC">
      <w:pPr>
        <w:pStyle w:val="berschrift2"/>
        <w:numPr>
          <w:ilvl w:val="1"/>
          <w:numId w:val="17"/>
        </w:numPr>
      </w:pPr>
      <w:bookmarkStart w:id="37" w:name="_Toc444111676"/>
      <w:r>
        <w:lastRenderedPageBreak/>
        <w:t>Travis CI</w:t>
      </w:r>
      <w:bookmarkEnd w:id="37"/>
    </w:p>
    <w:p w14:paraId="77665AB5" w14:textId="65C402C3" w:rsidR="00763662" w:rsidRDefault="00763662" w:rsidP="00763662">
      <w:r>
        <w:t>Um eine kontinuierliche Integration zu gewährleisten, wird Travis C</w:t>
      </w:r>
      <w:r w:rsidR="00533DE0">
        <w:t xml:space="preserve"> </w:t>
      </w:r>
      <w:r w:rsidR="00533DE0">
        <w:rPr>
          <w:rStyle w:val="Funotenzeichen"/>
        </w:rPr>
        <w:footnoteReference w:id="5"/>
      </w:r>
      <w:r>
        <w:t xml:space="preserve"> verwendet.</w:t>
      </w:r>
      <w:r w:rsidR="00533DE0">
        <w:t xml:space="preserve"> Dies liegt zum einen an der kostenfreien Verwendungsmöglichkeit, zum anderen an der Einfachheit der Einbindung. </w:t>
      </w:r>
      <w:r w:rsidR="00DB5C96">
        <w:t xml:space="preserve">Es funktioniert </w:t>
      </w:r>
      <w:r w:rsidR="00533DE0">
        <w:t>out-of-box durch die Anbindung an GitHub</w:t>
      </w:r>
      <w:r w:rsidR="00533DE0">
        <w:rPr>
          <w:rStyle w:val="Funotenzeichen"/>
        </w:rPr>
        <w:footnoteReference w:id="6"/>
      </w:r>
      <w:r w:rsidR="00533DE0">
        <w:t xml:space="preserve">, sodass kein weiteres Hosting, Installation oder Konfiguration geschehen muss. Zwar bindet man sich damit in einem gewissen Maße an GitHub, jedoch wurde dort das Repository bereits vor der Nutzung von Travis CI angelegt. Somit wird nun bei jedem Push in das Repository automatisch ein Test seitens Travis durchgeführt, deren Ergebnis optional direkt via eMail an den Repository Owner gesendet wird. </w:t>
      </w:r>
    </w:p>
    <w:p w14:paraId="3A982D5B" w14:textId="64062EBF" w:rsidR="001351C8" w:rsidRDefault="001351C8" w:rsidP="00763662">
      <w:r>
        <w:br w:type="page"/>
      </w:r>
    </w:p>
    <w:p w14:paraId="205EFEA7" w14:textId="64309325" w:rsidR="00B826D0" w:rsidRDefault="00EA7B82" w:rsidP="00E50BFC">
      <w:pPr>
        <w:pStyle w:val="berschrift1"/>
        <w:numPr>
          <w:ilvl w:val="0"/>
          <w:numId w:val="17"/>
        </w:numPr>
      </w:pPr>
      <w:bookmarkStart w:id="38" w:name="_Toc444111677"/>
      <w:r>
        <w:lastRenderedPageBreak/>
        <w:t>Implementierung</w:t>
      </w:r>
      <w:bookmarkEnd w:id="38"/>
    </w:p>
    <w:p w14:paraId="37400945" w14:textId="7E5F240A" w:rsidR="00B65CD4" w:rsidRDefault="00EA7B82" w:rsidP="00692D89">
      <w:r w:rsidRPr="00692D89">
        <w:t xml:space="preserve">In den vorherigen Kapiteln </w:t>
      </w:r>
      <w:r w:rsidR="001351C8">
        <w:t>wurde</w:t>
      </w:r>
      <w:r w:rsidRPr="00692D89">
        <w:t xml:space="preserve"> zunächst die Idee des HUGO-Projektes zusammen mit dem gelieferten Input sowie den zu erwartenden Output </w:t>
      </w:r>
      <w:r w:rsidR="001351C8">
        <w:t xml:space="preserve">erläutert, gefolgt von </w:t>
      </w:r>
      <w:r>
        <w:t>eine</w:t>
      </w:r>
      <w:r w:rsidR="001351C8">
        <w:t>r</w:t>
      </w:r>
      <w:r>
        <w:t xml:space="preserve"> Einführung in die</w:t>
      </w:r>
      <w:r w:rsidR="001351C8">
        <w:t xml:space="preserve"> im Projekt verwendeten</w:t>
      </w:r>
      <w:r>
        <w:t xml:space="preserve"> Tools</w:t>
      </w:r>
      <w:r w:rsidR="001351C8">
        <w:t>.</w:t>
      </w:r>
      <w:r w:rsidR="00DE4369">
        <w:t xml:space="preserve"> </w:t>
      </w:r>
      <w:r w:rsidR="001351C8">
        <w:t>Das folgende</w:t>
      </w:r>
      <w:r>
        <w:t xml:space="preserve"> Kapitel </w:t>
      </w:r>
      <w:r w:rsidR="001351C8">
        <w:t>beschreibt</w:t>
      </w:r>
      <w:r>
        <w:t xml:space="preserve"> nun </w:t>
      </w:r>
      <w:r w:rsidR="001351C8">
        <w:t>die konkrete Implementierung</w:t>
      </w:r>
      <w:r>
        <w:t xml:space="preserve"> </w:t>
      </w:r>
      <w:r w:rsidR="001351C8">
        <w:t>HUGO</w:t>
      </w:r>
      <w:r>
        <w:t xml:space="preserve">. </w:t>
      </w:r>
    </w:p>
    <w:p w14:paraId="6B9EB70A" w14:textId="77777777" w:rsidR="00EA7B82" w:rsidRDefault="00EA7B82" w:rsidP="00692D89"/>
    <w:p w14:paraId="612CE48E" w14:textId="20E9931D" w:rsidR="00BE3031" w:rsidRDefault="00B826D0" w:rsidP="00E50BFC">
      <w:pPr>
        <w:pStyle w:val="berschrift2"/>
        <w:numPr>
          <w:ilvl w:val="1"/>
          <w:numId w:val="17"/>
        </w:numPr>
      </w:pPr>
      <w:bookmarkStart w:id="39" w:name="_Toc444111678"/>
      <w:r>
        <w:t>Prozessübersicht</w:t>
      </w:r>
      <w:bookmarkEnd w:id="39"/>
    </w:p>
    <w:p w14:paraId="2267DB67" w14:textId="16D24705" w:rsidR="00B65CD4" w:rsidRPr="00B65CD4" w:rsidRDefault="00BE3031" w:rsidP="00692D89">
      <w:r>
        <w:t>Abbildung 3 zeigt die Prozessübersicht des gesamten HUGO-Projekts. Es verdeutlicht die Zusammenhänge zwischen den</w:t>
      </w:r>
      <w:r w:rsidR="00990F68">
        <w:t xml:space="preserve"> einzelnen, im Anschluss beschriebenen </w:t>
      </w:r>
      <w:r>
        <w:t>Phasen.</w:t>
      </w:r>
      <w:r w:rsidR="006A69EB">
        <w:t xml:space="preserve"> Durchgezogene Linien visualisieren den Prozessverlauf, gestrichelte hingegen bedeuten eine Datenpersistierung.</w:t>
      </w:r>
    </w:p>
    <w:p w14:paraId="4E66A33F" w14:textId="77777777" w:rsidR="00EB65F7" w:rsidRDefault="00F435D0" w:rsidP="00EB65F7">
      <w:pPr>
        <w:keepNext/>
      </w:pPr>
      <w:r>
        <w:rPr>
          <w:noProof/>
          <w:lang w:eastAsia="de-DE"/>
        </w:rPr>
        <w:drawing>
          <wp:inline distT="0" distB="0" distL="0" distR="0" wp14:anchorId="720076BE" wp14:editId="36311EB1">
            <wp:extent cx="4840468" cy="305054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eister\Desktop\68b9f046-d80a-11e5-8116-c507bb4f75fb.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840468" cy="3050540"/>
                    </a:xfrm>
                    <a:prstGeom prst="rect">
                      <a:avLst/>
                    </a:prstGeom>
                    <a:noFill/>
                    <a:ln>
                      <a:noFill/>
                    </a:ln>
                  </pic:spPr>
                </pic:pic>
              </a:graphicData>
            </a:graphic>
          </wp:inline>
        </w:drawing>
      </w:r>
    </w:p>
    <w:p w14:paraId="2282886A" w14:textId="629F1319" w:rsidR="00F435D0" w:rsidRDefault="00BE3031" w:rsidP="00692D89">
      <w:pPr>
        <w:pStyle w:val="Beschriftung"/>
      </w:pPr>
      <w:bookmarkStart w:id="40" w:name="_Ref444084572"/>
      <w:bookmarkStart w:id="41" w:name="_Ref444084567"/>
      <w:bookmarkStart w:id="42" w:name="_Toc444111690"/>
      <w:r>
        <w:t xml:space="preserve">Abbildung </w:t>
      </w:r>
      <w:r w:rsidR="00792426">
        <w:fldChar w:fldCharType="begin"/>
      </w:r>
      <w:r w:rsidR="00792426">
        <w:instrText xml:space="preserve"> SEQ Abbildung \* ARABIC </w:instrText>
      </w:r>
      <w:r w:rsidR="00792426">
        <w:fldChar w:fldCharType="separate"/>
      </w:r>
      <w:r w:rsidR="00AB157A">
        <w:rPr>
          <w:noProof/>
        </w:rPr>
        <w:t>3</w:t>
      </w:r>
      <w:r w:rsidR="00792426">
        <w:rPr>
          <w:noProof/>
        </w:rPr>
        <w:fldChar w:fldCharType="end"/>
      </w:r>
      <w:bookmarkEnd w:id="40"/>
      <w:r w:rsidR="000A37FF">
        <w:rPr>
          <w:noProof/>
        </w:rPr>
        <w:t>:</w:t>
      </w:r>
      <w:r>
        <w:t xml:space="preserve"> Prozessübersicht des HUGO-Projektes</w:t>
      </w:r>
      <w:bookmarkEnd w:id="41"/>
      <w:bookmarkEnd w:id="42"/>
    </w:p>
    <w:p w14:paraId="7FC69A9D" w14:textId="0C00BD06" w:rsidR="00556C0F" w:rsidRDefault="006A69EB" w:rsidP="006A69EB">
      <w:r>
        <w:t>Die Website stellt den Eintrittspunkt den Prozessablauf dar. Durch die Linkangabe wird der Videodownload gestartet. Das Video wird im HDFS abgelegt, während die Metadaten im HBase persistiert werden.</w:t>
      </w:r>
      <w:r w:rsidR="00A41CCB">
        <w:t xml:space="preserve"> Die Videos im HDFS werden in Offsetdateien gespeichert</w:t>
      </w:r>
      <w:r w:rsidR="00556C0F">
        <w:t>, wobei e</w:t>
      </w:r>
      <w:r w:rsidR="001433BB">
        <w:t>ine einzelne</w:t>
      </w:r>
      <w:r w:rsidR="00BE715B">
        <w:t xml:space="preserve"> Offs</w:t>
      </w:r>
      <w:r w:rsidR="001433BB">
        <w:t>etdatei</w:t>
      </w:r>
      <w:r w:rsidR="00BE715B">
        <w:t xml:space="preserve"> bis zu 1</w:t>
      </w:r>
      <w:r w:rsidR="006042B9">
        <w:t>0G</w:t>
      </w:r>
      <w:r w:rsidR="00BE715B">
        <w:t xml:space="preserve">B </w:t>
      </w:r>
      <w:r w:rsidR="001433BB">
        <w:t>groß werden</w:t>
      </w:r>
      <w:r w:rsidR="00556C0F">
        <w:t xml:space="preserve"> kann.</w:t>
      </w:r>
      <w:r w:rsidR="001433BB">
        <w:t xml:space="preserve"> Ist dieses Limit erreicht, wird automatisch eine neue Offsetdatei begonnen</w:t>
      </w:r>
      <w:r w:rsidR="00DB45C5">
        <w:t xml:space="preserve">. </w:t>
      </w:r>
      <w:r w:rsidR="004C13B0">
        <w:t xml:space="preserve">Unabhängig der Datengröße belegen Metadaten immer gleich viel Memory in der NameNode. Durch viele kleine Dateien wird die NameNode Memory immer voller, was die HDFS Skalierbarkeit und Performance negativ </w:t>
      </w:r>
      <w:r w:rsidR="004C13B0">
        <w:lastRenderedPageBreak/>
        <w:t>beeinträchtigt</w:t>
      </w:r>
      <w:r w:rsidR="00E92479">
        <w:t xml:space="preserve"> </w:t>
      </w:r>
      <w:r w:rsidR="00754B9A">
        <w:fldChar w:fldCharType="begin"/>
      </w:r>
      <w:r w:rsidR="00E83811">
        <w:instrText>ADDIN CITAVI.PLACEHOLDER 8d0e5bea-7e2f-4515-ab7b-bf1ac55eecdd 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JdPC9UZXh0Pg0KICAgIDwvVGV4dFVuaXQ+DQogIDwvVGV4dFVuaXRzPg0KPC9QbGFjZWhvbGRlcj4=</w:instrText>
      </w:r>
      <w:r w:rsidR="00754B9A">
        <w:fldChar w:fldCharType="separate"/>
      </w:r>
      <w:bookmarkStart w:id="43" w:name="_CTVP0018d0e5bea7e2f4515ab7bbf1ac55eecdd"/>
      <w:r w:rsidR="00E83811">
        <w:t>[2]</w:t>
      </w:r>
      <w:bookmarkEnd w:id="43"/>
      <w:r w:rsidR="00754B9A">
        <w:fldChar w:fldCharType="end"/>
      </w:r>
      <w:r w:rsidR="004C13B0">
        <w:t xml:space="preserve">. Daher erfolgt die Speicherung der Videos in größeren Offsetdateien, statt viele kleinere Videodateien im HDFS abzulegen. </w:t>
      </w:r>
    </w:p>
    <w:p w14:paraId="36ED1100" w14:textId="0EEEC988" w:rsidR="006A69EB" w:rsidRDefault="006A69EB" w:rsidP="006A69EB">
      <w:r>
        <w:t xml:space="preserve">Nach einer </w:t>
      </w:r>
      <w:r w:rsidR="001439DC">
        <w:t>erfolgreichen</w:t>
      </w:r>
      <w:r>
        <w:t xml:space="preserve"> Zerlegung in Frames </w:t>
      </w:r>
      <w:r w:rsidR="005F65D1">
        <w:t xml:space="preserve">werden diese gespeichert; die Images </w:t>
      </w:r>
      <w:r w:rsidR="00571189">
        <w:t>wiede</w:t>
      </w:r>
      <w:r w:rsidR="00811107">
        <w:t xml:space="preserve">r in HDFS, die Metadaten in HBase. </w:t>
      </w:r>
      <w:r w:rsidR="00990F68">
        <w:t>Je nach der</w:t>
      </w:r>
      <w:r w:rsidR="00DC664C">
        <w:t xml:space="preserve"> e</w:t>
      </w:r>
      <w:r w:rsidR="00990F68">
        <w:t xml:space="preserve">ingangs getroffenen Wahl wird nun entweder der MapReduceJob zur Ermittlung der durchschnittlichen Farbe oder  </w:t>
      </w:r>
      <w:r w:rsidR="009B2284">
        <w:t xml:space="preserve">der zur </w:t>
      </w:r>
      <w:r w:rsidR="005239FE">
        <w:t xml:space="preserve">Bestimmung der dominanten Farbe angestoßen. Die jeweiligen Ergebnisse werden dann mit </w:t>
      </w:r>
      <w:r w:rsidR="00DB7695">
        <w:t>einem uniquem</w:t>
      </w:r>
      <w:r w:rsidR="009843BC">
        <w:t xml:space="preserve"> RowKey in HBase gespeichert</w:t>
      </w:r>
      <w:r w:rsidR="00F06475">
        <w:t>.</w:t>
      </w:r>
      <w:r w:rsidR="00990F68">
        <w:t xml:space="preserve"> </w:t>
      </w:r>
    </w:p>
    <w:p w14:paraId="15734AA3" w14:textId="46548232" w:rsidR="00C45208" w:rsidRDefault="00C45208" w:rsidP="006A69EB">
      <w:r>
        <w:t xml:space="preserve">Abschließend bezieht sich der </w:t>
      </w:r>
      <w:r w:rsidR="00DB7695">
        <w:t>Outputgenerator</w:t>
      </w:r>
      <w:r>
        <w:t xml:space="preserve"> die Daten aus HBase und erstellt auf deren Basis dann das </w:t>
      </w:r>
      <w:r w:rsidR="00DB7695">
        <w:t>Outputimage</w:t>
      </w:r>
      <w:r>
        <w:t>, welches dem Anwender dann auf der Homepage angezeigt wird.</w:t>
      </w:r>
    </w:p>
    <w:p w14:paraId="3839AA01" w14:textId="77777777" w:rsidR="00DA316B" w:rsidRPr="006A69EB" w:rsidRDefault="00DA316B" w:rsidP="006A69EB"/>
    <w:p w14:paraId="68779B80" w14:textId="3BBD7855" w:rsidR="00633AF4" w:rsidRDefault="00633AF4" w:rsidP="00E50BFC">
      <w:pPr>
        <w:pStyle w:val="berschrift2"/>
        <w:numPr>
          <w:ilvl w:val="1"/>
          <w:numId w:val="17"/>
        </w:numPr>
      </w:pPr>
      <w:bookmarkStart w:id="44" w:name="_Ref444088187"/>
      <w:bookmarkStart w:id="45" w:name="_Toc444111679"/>
      <w:r>
        <w:t>User Interface</w:t>
      </w:r>
      <w:bookmarkEnd w:id="44"/>
      <w:bookmarkEnd w:id="45"/>
      <w:r w:rsidR="000A37FF">
        <w:t xml:space="preserve"> </w:t>
      </w:r>
    </w:p>
    <w:p w14:paraId="21155068" w14:textId="1EE81D45" w:rsidR="00DA316B" w:rsidRDefault="00DA316B" w:rsidP="00DA316B">
      <w:r>
        <w:t xml:space="preserve">Dem User wird </w:t>
      </w:r>
      <w:r w:rsidR="001329E7">
        <w:t>über die</w:t>
      </w:r>
      <w:r w:rsidR="006555C6">
        <w:t xml:space="preserve"> in </w:t>
      </w:r>
      <w:r w:rsidR="003855FD">
        <w:t xml:space="preserve">Kapitel </w:t>
      </w:r>
      <w:r w:rsidR="009E6AAB">
        <w:fldChar w:fldCharType="begin"/>
      </w:r>
      <w:r w:rsidR="009E6AAB">
        <w:instrText xml:space="preserve"> REF _Ref444086671 \r \h </w:instrText>
      </w:r>
      <w:r w:rsidR="009E6AAB">
        <w:fldChar w:fldCharType="separate"/>
      </w:r>
      <w:r w:rsidR="009E6AAB">
        <w:t>2.1</w:t>
      </w:r>
      <w:r w:rsidR="009E6AAB">
        <w:fldChar w:fldCharType="end"/>
      </w:r>
      <w:r w:rsidR="009E6AAB">
        <w:t xml:space="preserve"> beschriebene Webseite eine</w:t>
      </w:r>
      <w:r w:rsidR="001329E7">
        <w:t xml:space="preserve"> </w:t>
      </w:r>
      <w:r>
        <w:t xml:space="preserve"> die Startseite präsentiert, auf welcher er</w:t>
      </w:r>
      <w:r w:rsidR="00694190">
        <w:t xml:space="preserve"> einen Video Downloadlink, die gewünschte </w:t>
      </w:r>
      <w:r w:rsidR="00910540">
        <w:t xml:space="preserve">Bucketgröße </w:t>
      </w:r>
      <w:r>
        <w:t xml:space="preserve">und das Analyseverfahren („averageColor“, „dominantColor“) angeben kann. Über den Button „Analyse“ startet der ganze Prozess, indem ein Python Script aufgerufen wird. </w:t>
      </w:r>
    </w:p>
    <w:p w14:paraId="49BA597B" w14:textId="77777777" w:rsidR="00DA316B" w:rsidRDefault="00DA316B" w:rsidP="00DA316B">
      <w:r>
        <w:t>Dieses nimmt die Benutzereingaben entgegen und speichert sie in einer „data.txt“ Datei, welche anschließend im HDFS abgelegt wird. Über einen REST Call werden über eine „POST“ Methode die URL des REST Services „</w:t>
      </w:r>
      <w:r w:rsidRPr="00994C3F">
        <w:t>http://localhost:11000/oozie/v1/jobs?action=start</w:t>
      </w:r>
      <w:r>
        <w:t xml:space="preserve">“ und ein XML String mit den Einstellungen für den zu startenden Workflow übergeben. Die POST-Methode  gibt die ID des gestarteten Workflows zurück. </w:t>
      </w:r>
    </w:p>
    <w:p w14:paraId="0D07AA44" w14:textId="77777777" w:rsidR="00DA316B" w:rsidRDefault="00DA316B" w:rsidP="00DA316B">
      <w:r>
        <w:t>Das Python Script übernimmt neben den REST Calls auch die Aufgabe der Webseiterstellung. Diese zeigt dem User den Fortschritt des Workflows in einem Fortschrittsbalken an. Außerdem wird der aktuell ausgeführte Job schriftlich angezeigt.</w:t>
      </w:r>
    </w:p>
    <w:p w14:paraId="7A1B995D" w14:textId="77777777" w:rsidR="00DA316B" w:rsidRDefault="00DA316B" w:rsidP="00DA316B">
      <w:r>
        <w:t xml:space="preserve">Über eine Schleife wird alle 5 Sekunden Status der Workflows über eine Rest Call abgefragt, die einen JSON String zurückgibt. Der JSON String enthält alle Informationen des Workflows. </w:t>
      </w:r>
    </w:p>
    <w:p w14:paraId="5B5D305D" w14:textId="03D5F399" w:rsidR="00DA316B" w:rsidRPr="00DA316B" w:rsidRDefault="00DA316B" w:rsidP="00DA316B">
      <w:r>
        <w:t>Bei Abschluss des Workflows wird die Schleife abgebrochen. Das Python Script lädt dann erneut die „data.txt“ aus dem HDFS, welche jetzt den Pfad zu dem Outputimage enthält. Über „</w:t>
      </w:r>
      <w:r w:rsidRPr="00BD2B84">
        <w:t>hadoopy.get(imagepath, outputpath)</w:t>
      </w:r>
      <w:r>
        <w:t xml:space="preserve">“ wird das Outputimage in das lokale Dateisystem geladen, sodass es anschließend in die Website eingebunden und damit dem User abschließend präsentiert werden kann. </w:t>
      </w:r>
    </w:p>
    <w:p w14:paraId="26A2BDE1" w14:textId="6EBE2294" w:rsidR="00B826D0" w:rsidRDefault="00B826D0" w:rsidP="00E50BFC">
      <w:pPr>
        <w:pStyle w:val="berschrift2"/>
        <w:numPr>
          <w:ilvl w:val="1"/>
          <w:numId w:val="17"/>
        </w:numPr>
      </w:pPr>
      <w:bookmarkStart w:id="46" w:name="_Toc444111680"/>
      <w:r>
        <w:lastRenderedPageBreak/>
        <w:t>Prozessphasen</w:t>
      </w:r>
      <w:bookmarkEnd w:id="46"/>
    </w:p>
    <w:p w14:paraId="7D1BD162" w14:textId="0F416F78" w:rsidR="00B826D0" w:rsidRDefault="00251B8C" w:rsidP="00E50BFC">
      <w:pPr>
        <w:pStyle w:val="berschrift3"/>
        <w:numPr>
          <w:ilvl w:val="2"/>
          <w:numId w:val="17"/>
        </w:numPr>
      </w:pPr>
      <w:bookmarkStart w:id="47" w:name="_Toc444111681"/>
      <w:r>
        <w:t>Einlesen</w:t>
      </w:r>
      <w:r w:rsidR="003D4109">
        <w:t xml:space="preserve"> und Zerlegen der</w:t>
      </w:r>
      <w:r>
        <w:t xml:space="preserve"> Videostreams</w:t>
      </w:r>
      <w:bookmarkEnd w:id="47"/>
    </w:p>
    <w:p w14:paraId="58E843EB" w14:textId="61B053BA" w:rsidR="00C96184" w:rsidRDefault="004B30CD" w:rsidP="00692D89">
      <w:r>
        <w:t>Falls</w:t>
      </w:r>
      <w:r w:rsidR="003D4109">
        <w:t xml:space="preserve"> der auf der Website angegebene </w:t>
      </w:r>
      <w:r w:rsidR="001D123D">
        <w:t>Videol</w:t>
      </w:r>
      <w:r w:rsidR="003D4109">
        <w:t xml:space="preserve">ink nicht als Key in der HBase Datenbank zu finden ist, wird der Download gestartet. Dies geschieht über einen </w:t>
      </w:r>
      <w:r w:rsidR="00C96184">
        <w:t>FSDataOutputStream. Anschließend wird das Video an die aktuelle Offsetdatei gehangen, die im Verzeichnis  "hugo/Videos/filesName" liegt.</w:t>
      </w:r>
      <w:r w:rsidR="00630C0D">
        <w:t xml:space="preserve"> </w:t>
      </w:r>
      <w:r w:rsidR="00746443">
        <w:t xml:space="preserve"> </w:t>
      </w:r>
    </w:p>
    <w:p w14:paraId="4DC788F1" w14:textId="4C398E09" w:rsidR="003D4109" w:rsidRDefault="00F972DB" w:rsidP="00692D89">
      <w:r>
        <w:t xml:space="preserve">Ferner wird das einzelne Video temporär zwischengespeichert, um das Extrahieren aus der Offsetdatei zu umgehen. Die temporäre Datei </w:t>
      </w:r>
      <w:r w:rsidR="00A244C8">
        <w:t xml:space="preserve">wird mit Abschluss des Bearbeitungsschrittes gelöscht. </w:t>
      </w:r>
      <w:r w:rsidR="00C96184">
        <w:t xml:space="preserve"> </w:t>
      </w:r>
      <w:r w:rsidR="003D4109">
        <w:rPr>
          <w:rFonts w:ascii="MingLiU" w:eastAsia="MingLiU" w:hAnsi="MingLiU" w:cs="MingLiU"/>
        </w:rPr>
        <w:br/>
      </w:r>
      <w:r w:rsidR="00763FEC">
        <w:t xml:space="preserve">Zur Zerlegung des Videos in Frames wird </w:t>
      </w:r>
      <w:r w:rsidR="003D4109">
        <w:t>Framework Xuggler genutzt</w:t>
      </w:r>
      <w:r w:rsidR="002D5FF5">
        <w:t>, auf welches bereits in Kapitel</w:t>
      </w:r>
      <w:r w:rsidR="004D5AE9">
        <w:t xml:space="preserve"> </w:t>
      </w:r>
      <w:r w:rsidR="001C6E70">
        <w:fldChar w:fldCharType="begin"/>
      </w:r>
      <w:r w:rsidR="001C6E70">
        <w:instrText xml:space="preserve"> REF _Ref444080094 \r \h </w:instrText>
      </w:r>
      <w:r w:rsidR="001C6E70">
        <w:fldChar w:fldCharType="separate"/>
      </w:r>
      <w:r w:rsidR="001C6E70">
        <w:t>2.2</w:t>
      </w:r>
      <w:r w:rsidR="001C6E70">
        <w:fldChar w:fldCharType="end"/>
      </w:r>
      <w:r w:rsidR="002D5FF5">
        <w:t xml:space="preserve"> e</w:t>
      </w:r>
      <w:r w:rsidR="003D4109">
        <w:t>ingegangen</w:t>
      </w:r>
      <w:r w:rsidR="002D5FF5">
        <w:t xml:space="preserve"> wurde</w:t>
      </w:r>
      <w:r w:rsidR="003D4109">
        <w:t>.</w:t>
      </w:r>
      <w:r w:rsidR="001C6E70">
        <w:t xml:space="preserve"> </w:t>
      </w:r>
      <w:r w:rsidR="003D4109">
        <w:t>Der Verweis auf das Video erfolgt als Inputargument in der Mainmethode. Xuggler zerlegt daraufhin das Video in einzelne Frames</w:t>
      </w:r>
      <w:r w:rsidR="00446F61">
        <w:t>,</w:t>
      </w:r>
      <w:r w:rsidR="003D4109">
        <w:t xml:space="preserve"> für die Bearbeitung in BufferedImages vom Typ 3Byte BGR, also ein 8-Bit RGB BufferedImage ohne Alphachannel. Über die Systemzeit wird dann geprüft, ob eine festgelegte Zeit zwischen den Frames verstrichen ist, sodass ein neues Bild erstellt wird.</w:t>
      </w:r>
      <w:r w:rsidR="003D4109">
        <w:rPr>
          <w:rFonts w:ascii="MingLiU" w:eastAsia="MingLiU" w:hAnsi="MingLiU" w:cs="MingLiU"/>
        </w:rPr>
        <w:br/>
      </w:r>
      <w:r w:rsidR="003D4109">
        <w:t xml:space="preserve">Die Bilder werden im Datenformat ".png" unter Angabe einer fortlaufenden Nummer in dem festgelegten Ordner "hugo/Frames/NameDesVideos" gespeichert, wobei NameDesVideos sich aus dem Namen der Videodatei </w:t>
      </w:r>
      <w:r w:rsidR="00D71931">
        <w:t xml:space="preserve">(extrahiert aus der URL) </w:t>
      </w:r>
      <w:r w:rsidR="003D4109">
        <w:t>sowie (bereinigtem) Timestamp zusammensetzt. Diese Kombination garantiert die Eindeutigkeit des Pfades, wobei zur Absicherung im Code noch das Vorhandensein des Pfades abgefragt und nötigenfalls gelöscht wird.</w:t>
      </w:r>
      <w:r w:rsidR="003D4109">
        <w:rPr>
          <w:rFonts w:ascii="MingLiU" w:eastAsia="MingLiU" w:hAnsi="MingLiU" w:cs="MingLiU"/>
        </w:rPr>
        <w:br/>
      </w:r>
      <w:r w:rsidR="003D4109">
        <w:t>Die Speicherung der Bilder erfolgt im .png Dateiformat, da</w:t>
      </w:r>
      <w:r w:rsidR="00446F61">
        <w:t xml:space="preserve"> zum einen </w:t>
      </w:r>
      <w:r w:rsidR="003D4109">
        <w:t xml:space="preserve">die Komprimierung verlustfrei erfolgt und </w:t>
      </w:r>
      <w:r w:rsidR="00446F61">
        <w:t>zum anderen dieses Datenformat von</w:t>
      </w:r>
      <w:r w:rsidR="003D4109">
        <w:t xml:space="preserve"> Xuggler </w:t>
      </w:r>
      <w:r w:rsidR="00446F61">
        <w:t xml:space="preserve">reibungslos unterstützt wird. </w:t>
      </w:r>
      <w:r w:rsidR="003D4109">
        <w:br/>
        <w:t>Final wird eine "Links.txt" im HDFS-Verzeichnis der Frames erstellt. In dieser wird, durch einen Zeilenumbruch getrennt, für jedes einzelne Bild der entsprechende Link gespeichert. Diese Datei wird dem MapReduceJob als Input zur Verfügung gestellt.</w:t>
      </w:r>
    </w:p>
    <w:p w14:paraId="1C8CAF61" w14:textId="77777777" w:rsidR="003D4109" w:rsidRDefault="003D4109" w:rsidP="00692D89"/>
    <w:p w14:paraId="10BD532A" w14:textId="3246D85D" w:rsidR="00251B8C" w:rsidRDefault="00251B8C" w:rsidP="00E50BFC">
      <w:pPr>
        <w:pStyle w:val="berschrift3"/>
        <w:numPr>
          <w:ilvl w:val="2"/>
          <w:numId w:val="17"/>
        </w:numPr>
      </w:pPr>
      <w:bookmarkStart w:id="48" w:name="_Toc444111682"/>
      <w:r>
        <w:t>Analyse der Frames</w:t>
      </w:r>
      <w:bookmarkEnd w:id="48"/>
    </w:p>
    <w:p w14:paraId="5A944A26" w14:textId="73F5A4E2" w:rsidR="008B2579" w:rsidRDefault="008B2579" w:rsidP="00692D89">
      <w:r>
        <w:t>Das HUGO-Proje</w:t>
      </w:r>
      <w:r w:rsidR="007D72B0">
        <w:t>kt enthält zwei MapReduce Jobs: E</w:t>
      </w:r>
      <w:r>
        <w:t xml:space="preserve">inen, der die durchschnittliche Farbe eines Bildes ermittelt (im folgenden MR1 genannt), während der andere dessen dominante Farbe </w:t>
      </w:r>
      <w:r>
        <w:lastRenderedPageBreak/>
        <w:t>bestimmt (im folgenden MR2 genannt). Der grundlegende Aufbau ist bei beiden gleich: Jeder hat eine Main- und Run</w:t>
      </w:r>
      <w:r w:rsidR="006B49F6">
        <w:t>-M</w:t>
      </w:r>
      <w:r>
        <w:t>ethode, einen Mapper und einen Reducer. Es gibt jedoch die Ausnahme, dass der MR1 eine Combinerklasse besitzt.</w:t>
      </w:r>
    </w:p>
    <w:p w14:paraId="053A2F14" w14:textId="66E89D93" w:rsidR="008B2579" w:rsidRDefault="008B2579" w:rsidP="00692D89">
      <w:r>
        <w:t xml:space="preserve">Die Mainmethode beider </w:t>
      </w:r>
      <w:r w:rsidR="006B49F6">
        <w:t>Jobs erhält als Inpu</w:t>
      </w:r>
      <w:r w:rsidR="00763883">
        <w:t>t eine Datei. Diese enthält die</w:t>
      </w:r>
      <w:r>
        <w:t xml:space="preserve"> zu Workflowbeginn angegebene </w:t>
      </w:r>
      <w:r w:rsidR="00910540">
        <w:t xml:space="preserve">Bucketgröße </w:t>
      </w:r>
      <w:r>
        <w:t xml:space="preserve">und </w:t>
      </w:r>
      <w:r w:rsidR="006B49F6">
        <w:t xml:space="preserve">stellt </w:t>
      </w:r>
      <w:r>
        <w:t>diese per Parameterübergabe dem Mapper zur Verfügung.</w:t>
      </w:r>
      <w:r w:rsidR="006B49F6">
        <w:t xml:space="preserve"> Zudem</w:t>
      </w:r>
      <w:r>
        <w:t xml:space="preserve"> wählt die </w:t>
      </w:r>
      <w:r w:rsidR="006B49F6">
        <w:t>Mainm</w:t>
      </w:r>
      <w:r>
        <w:t xml:space="preserve">ethode die letzte im HDFS modifizierte Datei in einem festgelegten Verzeichnis </w:t>
      </w:r>
      <w:r w:rsidR="006B49F6">
        <w:t>aus</w:t>
      </w:r>
      <w:r>
        <w:t>. Dies stellt sicher, dass automatisch die</w:t>
      </w:r>
      <w:r w:rsidR="006B49F6">
        <w:t xml:space="preserve"> zuvor beschrieben</w:t>
      </w:r>
      <w:r>
        <w:t xml:space="preserve"> "Links.txt" ausgewählt wird</w:t>
      </w:r>
      <w:r w:rsidR="006B49F6">
        <w:t>. Gemäß dem Workflow</w:t>
      </w:r>
      <w:r>
        <w:t xml:space="preserve"> </w:t>
      </w:r>
      <w:r w:rsidR="006B49F6">
        <w:t xml:space="preserve">bildet ihre Erstellung den Abschluss des </w:t>
      </w:r>
      <w:bookmarkStart w:id="49" w:name="OLE_LINK3"/>
      <w:r w:rsidR="006B49F6">
        <w:t>Zerlegungsprozesses</w:t>
      </w:r>
      <w:bookmarkEnd w:id="49"/>
      <w:r w:rsidR="006B49F6">
        <w:t>.</w:t>
      </w:r>
    </w:p>
    <w:p w14:paraId="242CB329" w14:textId="0994459B" w:rsidR="008B2579" w:rsidRDefault="00B55D0A" w:rsidP="00692D89">
      <w:r>
        <w:t>Für jeden zu analysierenden Frame ist es notwendig</w:t>
      </w:r>
      <w:r w:rsidR="00763883">
        <w:t>,</w:t>
      </w:r>
      <w:r>
        <w:t xml:space="preserve"> ausschließlich </w:t>
      </w:r>
      <w:r w:rsidRPr="00763883">
        <w:rPr>
          <w:i/>
        </w:rPr>
        <w:t>einen</w:t>
      </w:r>
      <w:r>
        <w:t xml:space="preserve"> MapReduceJob zu starten. Andernfalls würde das verwendete Rechenschema die Ergebnisse derart </w:t>
      </w:r>
      <w:r w:rsidR="006D5A41">
        <w:t>v</w:t>
      </w:r>
      <w:r>
        <w:t>erfälschen, da</w:t>
      </w:r>
      <w:r w:rsidR="0054491B">
        <w:t>s</w:t>
      </w:r>
      <w:r>
        <w:t xml:space="preserve">s sie unbrauchbar werden. </w:t>
      </w:r>
      <w:r w:rsidR="001D616C">
        <w:t>Daher</w:t>
      </w:r>
      <w:r w:rsidR="008B2579">
        <w:t xml:space="preserve"> wird aus der "Links.txt" jede Zeile einzeln ausgelesen und ein </w:t>
      </w:r>
      <w:r>
        <w:t xml:space="preserve">exklusiver </w:t>
      </w:r>
      <w:r w:rsidR="008B2579">
        <w:t xml:space="preserve">MapReduceJob gestartet. Zu beachten ist, dass die erste Zeile immer den Key für die Datenbank enthält, welcher per Parameterübergabe an den Reducer </w:t>
      </w:r>
      <w:r w:rsidR="006B49F6">
        <w:t>über</w:t>
      </w:r>
      <w:r w:rsidR="008B2579">
        <w:t>gegeben wird.</w:t>
      </w:r>
    </w:p>
    <w:p w14:paraId="3584802C" w14:textId="10F411AD" w:rsidR="008B2579" w:rsidRDefault="006B49F6" w:rsidP="00692D89">
      <w:r>
        <w:t>Obligatorisch setzt die Run-</w:t>
      </w:r>
      <w:r w:rsidR="008B2579">
        <w:t>Methode die Configuration, den Job, das FileInputFormat, die Mapperklasse und dessen Outputkeyklasse und -valueklasse sowie die Reduceklasse</w:t>
      </w:r>
      <w:r w:rsidR="004F1ABA">
        <w:t xml:space="preserve"> fest</w:t>
      </w:r>
      <w:r w:rsidR="008B2579">
        <w:t>. Bei MR1 wird ebenso die Combinerklasse festgelegt.</w:t>
      </w:r>
    </w:p>
    <w:p w14:paraId="3735D607" w14:textId="77777777" w:rsidR="008B2579" w:rsidRDefault="008B2579" w:rsidP="00692D89">
      <w:r>
        <w:t>Im Folgenden wird auf die einzelnen MapReduceJobs eingegangen.</w:t>
      </w:r>
    </w:p>
    <w:p w14:paraId="61802B93" w14:textId="77777777" w:rsidR="00882A4C" w:rsidRDefault="00882A4C" w:rsidP="00692D89"/>
    <w:p w14:paraId="3E19BD1B" w14:textId="797C7610" w:rsidR="008B2579" w:rsidRPr="006D5A41" w:rsidRDefault="008B2579" w:rsidP="00E50BFC">
      <w:pPr>
        <w:pStyle w:val="berschrift4"/>
        <w:numPr>
          <w:ilvl w:val="3"/>
          <w:numId w:val="17"/>
        </w:numPr>
      </w:pPr>
      <w:r w:rsidRPr="006D5A41">
        <w:t>Ermittlung des durchschnittlichen Werts</w:t>
      </w:r>
      <w:r w:rsidR="00FB58EE" w:rsidRPr="006D5A41">
        <w:t xml:space="preserve"> – MR1</w:t>
      </w:r>
    </w:p>
    <w:p w14:paraId="38728310" w14:textId="65935C73" w:rsidR="008B2579" w:rsidRPr="00FB58EE" w:rsidRDefault="008B2579" w:rsidP="00692D89">
      <w:r w:rsidRPr="00FB58EE">
        <w:t>Rechenschema am Beispiel</w:t>
      </w:r>
    </w:p>
    <w:p w14:paraId="1C1AD30F" w14:textId="6D4BF793" w:rsidR="008B2579" w:rsidRDefault="008B2579" w:rsidP="00692D89">
      <w:r>
        <w:t>Als Beispiel dient</w:t>
      </w:r>
      <w:r w:rsidR="00D06E71">
        <w:t xml:space="preserve"> im F</w:t>
      </w:r>
      <w:r w:rsidR="00362B7D">
        <w:t xml:space="preserve">olgenden </w:t>
      </w:r>
      <w:r w:rsidR="003E6EB5">
        <w:t>das erste</w:t>
      </w:r>
      <w:r>
        <w:t xml:space="preserve"> Bild </w:t>
      </w:r>
      <w:r w:rsidR="00D06E71">
        <w:t>eines</w:t>
      </w:r>
      <w:r w:rsidR="003E6EB5">
        <w:t xml:space="preserve"> Videos </w:t>
      </w:r>
      <w:r>
        <w:t>mit der</w:t>
      </w:r>
      <w:r w:rsidR="00362B7D">
        <w:t xml:space="preserve"> beispielhaften</w:t>
      </w:r>
      <w:r>
        <w:t xml:space="preserve"> URL </w:t>
      </w:r>
      <w:r w:rsidR="003E6EB5" w:rsidRPr="003E6EB5">
        <w:t>http://url.de/vid.ogg</w:t>
      </w:r>
      <w:r w:rsidR="003E6EB5">
        <w:t>.</w:t>
      </w:r>
      <w:r>
        <w:t xml:space="preserve"> </w:t>
      </w:r>
      <w:r w:rsidR="00362B7D">
        <w:t>Es besteht</w:t>
      </w:r>
      <w:r>
        <w:t xml:space="preserve"> aus 4 Pixeln, wobei zwei Pixel den Farbwert R100 G0 B0</w:t>
      </w:r>
      <w:r w:rsidR="00362B7D">
        <w:t xml:space="preserve"> haben</w:t>
      </w:r>
      <w:r>
        <w:t xml:space="preserve">, ein Pixel </w:t>
      </w:r>
      <w:r w:rsidR="00362B7D">
        <w:t xml:space="preserve">den Wert </w:t>
      </w:r>
      <w:r>
        <w:t xml:space="preserve">R180 G0 B0 sowie ein Pixel </w:t>
      </w:r>
      <w:r w:rsidR="00362B7D">
        <w:t xml:space="preserve">den Wert </w:t>
      </w:r>
      <w:r>
        <w:t>R255 G0 B0 ha</w:t>
      </w:r>
      <w:r w:rsidR="00362B7D">
        <w:t>t</w:t>
      </w:r>
      <w:r>
        <w:t xml:space="preserve">. In diesem Beispiel behandeln wir nur den </w:t>
      </w:r>
      <w:r w:rsidR="000C33B6">
        <w:t>roten Farbraum („R-</w:t>
      </w:r>
      <w:r>
        <w:t xml:space="preserve"> Wert</w:t>
      </w:r>
      <w:r w:rsidR="000C33B6">
        <w:t>)</w:t>
      </w:r>
      <w:r>
        <w:t xml:space="preserve">, da </w:t>
      </w:r>
      <w:r w:rsidR="000C33B6">
        <w:t>der b</w:t>
      </w:r>
      <w:r w:rsidR="00362B7D">
        <w:t>lau</w:t>
      </w:r>
      <w:r w:rsidR="000C33B6">
        <w:t>e und grüne Farbraum</w:t>
      </w:r>
      <w:r>
        <w:t xml:space="preserve"> </w:t>
      </w:r>
      <w:r w:rsidR="000C33B6">
        <w:t>null</w:t>
      </w:r>
      <w:r>
        <w:t xml:space="preserve"> sind.</w:t>
      </w:r>
    </w:p>
    <w:p w14:paraId="4C1F9C8C" w14:textId="6E98A3EF" w:rsidR="008B2579" w:rsidRDefault="008B2579" w:rsidP="00692D89">
      <w:r>
        <w:t>Zunächst wird gezählt, dass R100 zweimal vorhande</w:t>
      </w:r>
      <w:r w:rsidR="00362B7D">
        <w:t>n ist, R180 und R255 nur einmal</w:t>
      </w:r>
      <w:r>
        <w:t xml:space="preserve">. Danach wird der relative Anteil der Farbe an der Gesamtpixelzahl ermittelt, für R100 ist es 2/4 = 0.5, für R180 und R255 1/4= 0.25. Danach wird der relative Anteil mit dem Farbcode multipliziert, sodass man folgende Zahlen erhält: Für R100 50, für R180 45 sowie R255 abgerundet 63. </w:t>
      </w:r>
      <w:r>
        <w:lastRenderedPageBreak/>
        <w:t>Summiert man diese Zahlen, erhält man das Gesamtergebnis der durchschnittliche</w:t>
      </w:r>
      <w:r w:rsidR="00362B7D">
        <w:t>n</w:t>
      </w:r>
      <w:r>
        <w:t xml:space="preserve"> Farbe für alle R-Werte des Bildes, also gerundet 158. Als Gegenprobe kann </w:t>
      </w:r>
      <w:r w:rsidR="00362B7D">
        <w:t>können die Farbwerte summiert und durch die gesamte</w:t>
      </w:r>
      <w:r>
        <w:t xml:space="preserve"> Pixelanzahl dividi</w:t>
      </w:r>
      <w:r w:rsidR="00362B7D">
        <w:t>ert werden</w:t>
      </w:r>
      <w:r>
        <w:t>, was zum gleichen (abgerundeten) Ergebnis führt ((100+100+180+255) / 4) = 158).</w:t>
      </w:r>
    </w:p>
    <w:p w14:paraId="73C5863E" w14:textId="77777777" w:rsidR="008B2579" w:rsidRPr="0073417E" w:rsidRDefault="008B2579" w:rsidP="004E2190">
      <w:pPr>
        <w:pStyle w:val="KeinLeerraum"/>
        <w:spacing w:line="360" w:lineRule="auto"/>
      </w:pPr>
    </w:p>
    <w:p w14:paraId="7BBBDB20" w14:textId="5A6F8F5C" w:rsidR="008B2579" w:rsidRDefault="00362B7D" w:rsidP="00692D89">
      <w:r>
        <w:t>Zusammenfassend ergeben sich also folgende Prozessschritte</w:t>
      </w:r>
      <w:r w:rsidR="008B2579">
        <w:t>:</w:t>
      </w:r>
    </w:p>
    <w:p w14:paraId="70D25C53" w14:textId="283D8314" w:rsidR="008B2579" w:rsidRDefault="008B2579" w:rsidP="00692D89">
      <w:pPr>
        <w:pStyle w:val="Listenabsatz"/>
        <w:numPr>
          <w:ilvl w:val="0"/>
          <w:numId w:val="5"/>
        </w:numPr>
      </w:pPr>
      <w:r>
        <w:t>Häufigkeit der einzelnen Farbwerte ermitteln</w:t>
      </w:r>
    </w:p>
    <w:p w14:paraId="512CC62D" w14:textId="450A45DB" w:rsidR="008B2579" w:rsidRDefault="008B2579" w:rsidP="00692D89">
      <w:pPr>
        <w:pStyle w:val="Listenabsatz"/>
        <w:numPr>
          <w:ilvl w:val="0"/>
          <w:numId w:val="5"/>
        </w:numPr>
      </w:pPr>
      <w:r>
        <w:t>Ermittlung des relativen Anteils des Farbcodes an der gesamten Pixelzahl</w:t>
      </w:r>
    </w:p>
    <w:p w14:paraId="3DBB8716" w14:textId="5DC7366B" w:rsidR="008B2579" w:rsidRDefault="008B2579" w:rsidP="00692D89">
      <w:pPr>
        <w:pStyle w:val="Listenabsatz"/>
        <w:numPr>
          <w:ilvl w:val="0"/>
          <w:numId w:val="5"/>
        </w:numPr>
      </w:pPr>
      <w:r>
        <w:t>Zusammensetzung des Wertes durch Summierung der Anteil</w:t>
      </w:r>
    </w:p>
    <w:p w14:paraId="5E3A2F8E" w14:textId="77777777" w:rsidR="008B2579" w:rsidRDefault="008B2579" w:rsidP="00692D89"/>
    <w:p w14:paraId="0CD01CF9" w14:textId="5F355427" w:rsidR="008B2579" w:rsidRDefault="008B2579" w:rsidP="00692D89">
      <w:r>
        <w:t xml:space="preserve">Der Mapper erhält als Parameter die angegebene </w:t>
      </w:r>
      <w:r w:rsidR="00910540">
        <w:t xml:space="preserve">Bucketgröße </w:t>
      </w:r>
      <w:r>
        <w:t xml:space="preserve">sowie einen Verweis auf das zu analysierende Bild. Dieses wird aus dem HDFS geladen und für jeden Pixel via java.awt.Color.getRGB() </w:t>
      </w:r>
      <w:r w:rsidR="00362B7D">
        <w:t>jeder einzelner</w:t>
      </w:r>
      <w:r>
        <w:t xml:space="preserve"> R, G und B Wert ermittelt. </w:t>
      </w:r>
      <w:r w:rsidR="00362B7D">
        <w:t>Der</w:t>
      </w:r>
      <w:r>
        <w:t xml:space="preserve"> Mapperoutput wird als Key, bestehend aus dem </w:t>
      </w:r>
      <w:r w:rsidR="002C2309">
        <w:t>Farbraum</w:t>
      </w:r>
      <w:r>
        <w:t xml:space="preserve"> (R, G oder B), dem Wert (je nach </w:t>
      </w:r>
      <w:r w:rsidR="00910540">
        <w:t xml:space="preserve">Bucketgröße </w:t>
      </w:r>
      <w:r>
        <w:t>gerundet) sowie der gesamten Pixelanzahl des Bildes, und als Value 1 übergeben. Das Output beim o.g. Beispiel wäre &lt;R100,4, 1</w:t>
      </w:r>
      <w:r w:rsidR="0005612C">
        <w:t>,1</w:t>
      </w:r>
      <w:r>
        <w:t>&gt; &lt;R255,4, 1&gt; &lt;R180,4, 1&gt;.</w:t>
      </w:r>
    </w:p>
    <w:p w14:paraId="26F44451" w14:textId="77777777" w:rsidR="008B2579" w:rsidRDefault="008B2579" w:rsidP="00692D89"/>
    <w:p w14:paraId="4C1324C9" w14:textId="78DC52AA" w:rsidR="008B2579" w:rsidRDefault="008B2579" w:rsidP="00692D89">
      <w:r>
        <w:t xml:space="preserve">Der Combiner aggregiert die Häufigkeit eines "gesehenen" Farbcodes, sortiert nach </w:t>
      </w:r>
      <w:r w:rsidR="0006234E">
        <w:t>Farbraum</w:t>
      </w:r>
      <w:r>
        <w:t>. Das heißt, e</w:t>
      </w:r>
      <w:r w:rsidR="00A737C4">
        <w:t>s wird</w:t>
      </w:r>
      <w:r>
        <w:t xml:space="preserve"> </w:t>
      </w:r>
      <w:r w:rsidR="00A737C4">
        <w:t>ge</w:t>
      </w:r>
      <w:r>
        <w:t>zählt</w:t>
      </w:r>
      <w:r w:rsidR="00E718B1">
        <w:t>,</w:t>
      </w:r>
      <w:r>
        <w:t xml:space="preserve"> wie häufig beispielsweise der Wert R10 gesehen wurde. Dies geschieht für alle im Mapper erkannten R, G und B Werte. Danach wird der relative Pixelanteil an der Gesamtpixelzahl ermittelt und anschließend mit dem Farbcode multipliziert. Dieser Wert wird als Value, zusammen mit dem Key R, G oder B an den Reducer weiter</w:t>
      </w:r>
      <w:r w:rsidR="0047502E">
        <w:t>ge</w:t>
      </w:r>
      <w:r>
        <w:t>geben. Ein Beispieloutput wäre &lt;R, 50</w:t>
      </w:r>
      <w:r w:rsidR="0005612C">
        <w:t>, 45, 63</w:t>
      </w:r>
      <w:r>
        <w:t>&gt;</w:t>
      </w:r>
      <w:r w:rsidR="0005612C">
        <w:t>.</w:t>
      </w:r>
      <w:r>
        <w:t xml:space="preserve"> </w:t>
      </w:r>
    </w:p>
    <w:p w14:paraId="15771A6C" w14:textId="77777777" w:rsidR="008B2579" w:rsidRDefault="008B2579" w:rsidP="00692D89"/>
    <w:p w14:paraId="70B8EFD1" w14:textId="7F1542BE" w:rsidR="008B2579" w:rsidRDefault="008B2579" w:rsidP="00692D89">
      <w:r>
        <w:t xml:space="preserve">Der Reducer erhält alle Farbwerte des Durchschnitts, gruppiert nach R, G bzw. B. Anschließend werden die Werte gruppiert aufsummiert, sodass nur noch ein einziger Farbwert bleibt. Dieser finale Wert wird dann in HBase gespeichert, mit dem Hyperlink des Videos als Key, averageColor als Columfamily, </w:t>
      </w:r>
      <w:r w:rsidR="00EC0E31">
        <w:t>dem Farbraum</w:t>
      </w:r>
      <w:r>
        <w:t xml:space="preserve"> als Qualifier sowie dem Farbwert dann als Value. Im Beispiel</w:t>
      </w:r>
      <w:r w:rsidR="0005612C">
        <w:t xml:space="preserve"> bleibend wäre dies &lt;http://</w:t>
      </w:r>
      <w:r>
        <w:t>url.de/vid</w:t>
      </w:r>
      <w:r w:rsidR="0005612C">
        <w:t>.ogg_0000001</w:t>
      </w:r>
      <w:r>
        <w:t>, averageColor, R, 15</w:t>
      </w:r>
      <w:r w:rsidR="007E1C52">
        <w:t>8</w:t>
      </w:r>
      <w:r>
        <w:t>&gt;.</w:t>
      </w:r>
      <w:r w:rsidR="003E6EB5">
        <w:t xml:space="preserve"> Der Anhang „0000001“ angehangen</w:t>
      </w:r>
      <w:r w:rsidR="00AB576E">
        <w:t>, da es sich um den ersten Frame es Videos handelt</w:t>
      </w:r>
      <w:r w:rsidR="003E6EB5">
        <w:t>.</w:t>
      </w:r>
    </w:p>
    <w:p w14:paraId="65EA982B" w14:textId="77777777" w:rsidR="008B2579" w:rsidRDefault="008B2579" w:rsidP="00692D89"/>
    <w:p w14:paraId="73DC9A9D" w14:textId="21868746" w:rsidR="008B2579" w:rsidRDefault="008B2579" w:rsidP="00E50BFC">
      <w:pPr>
        <w:pStyle w:val="berschrift4"/>
        <w:numPr>
          <w:ilvl w:val="3"/>
          <w:numId w:val="17"/>
        </w:numPr>
      </w:pPr>
      <w:r>
        <w:lastRenderedPageBreak/>
        <w:t>Ermittlung der dominanten Farbe</w:t>
      </w:r>
      <w:r w:rsidR="00FB58EE">
        <w:t xml:space="preserve"> – MR2</w:t>
      </w:r>
    </w:p>
    <w:p w14:paraId="7C0587CE" w14:textId="3DE79E48" w:rsidR="008B2579" w:rsidRDefault="008B2579" w:rsidP="00692D89">
      <w:r>
        <w:t>Der Mapper verhält sich nahezu identisch zu MR1. Das heißt, es wird ermittelt, dass ein gesamter Farbwert "gesehen" wurde. Allerdings wird diesmal als Value der gesamte Farbcode ausgegeben, sodass das Output beim o.g. Beispiel &lt;R100 G0 B0, 1</w:t>
      </w:r>
      <w:r w:rsidR="0005612C">
        <w:t>,1&gt;</w:t>
      </w:r>
      <w:r>
        <w:t xml:space="preserve"> &lt;R255 G0 B0, 1&gt; &lt;R180 G0 B0, 1&gt; ist.</w:t>
      </w:r>
    </w:p>
    <w:p w14:paraId="0B37DD62" w14:textId="77777777" w:rsidR="00B34D02" w:rsidRDefault="00B34D02" w:rsidP="00692D89"/>
    <w:p w14:paraId="49FE5AE4" w14:textId="35DBAA05" w:rsidR="008B2579" w:rsidRDefault="008B2579" w:rsidP="00692D89">
      <w:r>
        <w:t>Der Reducer ermittelt für jeden Key (also Farbwert), dessen Häufigkeit des Auftretens. Dabei wird gegen eine globale Variable maxValue geprüft, ob das Ergebnis größer ist. Falls dies der Fall ist, wird der zugehörige Farbwert, getrennt nach R</w:t>
      </w:r>
      <w:r w:rsidR="0047502E">
        <w:t>,</w:t>
      </w:r>
      <w:r>
        <w:t xml:space="preserve"> G oder B Wert in die HBase Table geschrieben. Am o.g. Beispiel orientiert, wäre dann der Output &lt;</w:t>
      </w:r>
      <w:r w:rsidR="0005612C">
        <w:t>http://url.de/vid.ogg_0000001</w:t>
      </w:r>
      <w:r>
        <w:t>, R, 100&gt; &lt;</w:t>
      </w:r>
      <w:r w:rsidR="0005612C" w:rsidRPr="0005612C">
        <w:t xml:space="preserve"> </w:t>
      </w:r>
      <w:r w:rsidR="0005612C">
        <w:t>http://url.de/vid.ogg_0000001</w:t>
      </w:r>
      <w:r>
        <w:t>, dominantColor, G, 0&gt; &lt;</w:t>
      </w:r>
      <w:r w:rsidR="0005612C" w:rsidRPr="0005612C">
        <w:t xml:space="preserve"> </w:t>
      </w:r>
      <w:r w:rsidR="0005612C">
        <w:t>http://url.de/vid.ogg_0000001</w:t>
      </w:r>
      <w:r>
        <w:t>, dominantColor, B, 0&gt;.</w:t>
      </w:r>
    </w:p>
    <w:p w14:paraId="3DF1B1DF" w14:textId="77777777" w:rsidR="008B2579" w:rsidRPr="008B2579" w:rsidRDefault="008B2579" w:rsidP="00692D89"/>
    <w:p w14:paraId="6E8BDDAD" w14:textId="469BFA16" w:rsidR="00251B8C" w:rsidRPr="00251B8C" w:rsidRDefault="00251B8C" w:rsidP="00E50BFC">
      <w:pPr>
        <w:pStyle w:val="berschrift3"/>
        <w:numPr>
          <w:ilvl w:val="2"/>
          <w:numId w:val="17"/>
        </w:numPr>
      </w:pPr>
      <w:bookmarkStart w:id="50" w:name="_Toc444111683"/>
      <w:r>
        <w:t>Ergebnispräsentation</w:t>
      </w:r>
      <w:bookmarkEnd w:id="50"/>
    </w:p>
    <w:p w14:paraId="27B67D87" w14:textId="55869903" w:rsidR="00AB157A" w:rsidRDefault="00AB157A" w:rsidP="00A05947">
      <w:r>
        <w:t xml:space="preserve">In Kapitel </w:t>
      </w:r>
      <w:r>
        <w:fldChar w:fldCharType="begin"/>
      </w:r>
      <w:r>
        <w:instrText xml:space="preserve"> REF _Ref444084684 \r \h </w:instrText>
      </w:r>
      <w:r>
        <w:fldChar w:fldCharType="separate"/>
      </w:r>
      <w:r>
        <w:t>2.6</w:t>
      </w:r>
      <w:r>
        <w:fldChar w:fldCharType="end"/>
      </w:r>
      <w:r>
        <w:t xml:space="preserve"> wurde bereits erwähnt, dass das Output über einen eigens entwickelten Outputgenerator erstellt</w:t>
      </w:r>
      <w:r w:rsidR="008F5A09">
        <w:t xml:space="preserve"> wird</w:t>
      </w:r>
      <w:r>
        <w:t>.</w:t>
      </w:r>
    </w:p>
    <w:p w14:paraId="4AEC3744" w14:textId="4D433E36" w:rsidR="00A05947" w:rsidRDefault="00A05947" w:rsidP="00A05947">
      <w:r>
        <w:t xml:space="preserve">Wie in </w:t>
      </w:r>
      <w:r w:rsidR="00AB157A">
        <w:fldChar w:fldCharType="begin"/>
      </w:r>
      <w:r w:rsidR="00AB157A">
        <w:instrText xml:space="preserve"> REF _Ref444084572 \h </w:instrText>
      </w:r>
      <w:r w:rsidR="00AB157A">
        <w:fldChar w:fldCharType="separate"/>
      </w:r>
      <w:r w:rsidR="00AB157A">
        <w:t xml:space="preserve">Abbildung </w:t>
      </w:r>
      <w:r w:rsidR="00AB157A">
        <w:rPr>
          <w:noProof/>
        </w:rPr>
        <w:t>3</w:t>
      </w:r>
      <w:r w:rsidR="00AB157A">
        <w:fldChar w:fldCharType="end"/>
      </w:r>
      <w:r w:rsidR="00AB157A">
        <w:t xml:space="preserve"> </w:t>
      </w:r>
      <w:r>
        <w:t>zu sehen ist, besteht ein Outputimage aus mehreren</w:t>
      </w:r>
      <w:r w:rsidRPr="00595BDB">
        <w:t xml:space="preserve"> </w:t>
      </w:r>
      <w:r>
        <w:t xml:space="preserve">vertikalen Farbstrichen, die aneinandergereiht werden. Jeder vertikale Farbstrich repräsentiert dabei das Ergebnis („averageColor“ oder „dominantColor“) eines Frames. </w:t>
      </w:r>
    </w:p>
    <w:p w14:paraId="63111460" w14:textId="77777777" w:rsidR="00A05947" w:rsidRDefault="00A05947" w:rsidP="00A05947">
      <w:r>
        <w:t>Das Outputimage hat immer ein Verhältnis von 1:4, um eine einheitliche Darstellung der Ergebnisse zu gewährleisten. Zur Berechnung der Arraygröße wird zuerst die Anzahl der Bilder (Breite des Outputimage „width“) durch 4 geteilt und gerundet. Daraus ergibt sich die Höhe des Outputimage in Pixeln und wird in einer Variable „height“ persistiert.  Anschließend werden Höhe und Breite multipliziert und das Array in dieser Größe initialisiert. Über eine Funktion wird dann je nach Auswahl des Benutzers  die „dominantColor“ oder die „averageColor“ aus HBase je Bild ausgelesen. Die einzelnen Werte (R, G und B) werden über ein Offset in einer Integervariable abgespeichert und anschließend zu dem zuvor initialisierten Array hinzugefügt. Da über dieses Verfahren nur die erste Zeile des Bildes befüllt wird, müssen über eine Schleife auch noch die verbleibenden Zeilen derselben Spalte mit demselben Farbwert versehen werden. Im Folgenden erklärt ein Beispiel das beschriebene Verfahren:</w:t>
      </w:r>
    </w:p>
    <w:p w14:paraId="21479D90" w14:textId="77777777" w:rsidR="00A05947" w:rsidRDefault="00A05947" w:rsidP="00A05947">
      <w:pPr>
        <w:pStyle w:val="Listenabsatz"/>
        <w:numPr>
          <w:ilvl w:val="0"/>
          <w:numId w:val="1"/>
        </w:numPr>
      </w:pPr>
      <w:r>
        <w:t>8 Frames, die vom MapReduce analysiert wurden =&gt; 8 Spalten</w:t>
      </w:r>
    </w:p>
    <w:p w14:paraId="53746C5C" w14:textId="77777777" w:rsidR="00A05947" w:rsidRDefault="00A05947" w:rsidP="00A05947">
      <w:pPr>
        <w:pStyle w:val="Listenabsatz"/>
        <w:numPr>
          <w:ilvl w:val="0"/>
          <w:numId w:val="1"/>
        </w:numPr>
      </w:pPr>
      <w:r>
        <w:lastRenderedPageBreak/>
        <w:t>Anzahl der Zeilen = 8 / 4 (das Verhältnis) = 2 =&gt; 2 Zeilen</w:t>
      </w:r>
    </w:p>
    <w:p w14:paraId="346DF777" w14:textId="77777777" w:rsidR="00A05947" w:rsidRDefault="00A05947" w:rsidP="00A05947">
      <w:pPr>
        <w:pStyle w:val="Listenabsatz"/>
        <w:numPr>
          <w:ilvl w:val="0"/>
          <w:numId w:val="1"/>
        </w:numPr>
      </w:pPr>
      <w:r>
        <w:t>Anzahl der Pixel = 8 Spalten * 2 Zeilen = 16 =&gt; Array mit 16 Werten</w:t>
      </w:r>
    </w:p>
    <w:p w14:paraId="79BB553C" w14:textId="77777777" w:rsidR="00A05947" w:rsidRDefault="00A05947" w:rsidP="00A05947">
      <w:pPr>
        <w:pStyle w:val="Listenabsatz"/>
        <w:numPr>
          <w:ilvl w:val="0"/>
          <w:numId w:val="1"/>
        </w:numPr>
      </w:pPr>
      <w:r>
        <w:t>Das Ergebnis des ersten Frames wird in dem Array unter dem Index 0 und 8 gespeichert, da diese beiden in dem Ergebnisimage eine Spalte ergeben.</w:t>
      </w:r>
    </w:p>
    <w:p w14:paraId="22C1EA2A" w14:textId="77777777" w:rsidR="00A05947" w:rsidRDefault="00A05947" w:rsidP="00A05947">
      <w:pPr>
        <w:pStyle w:val="Listenabsatz"/>
        <w:numPr>
          <w:ilvl w:val="0"/>
          <w:numId w:val="1"/>
        </w:numPr>
      </w:pPr>
      <w:r>
        <w:t>Ein Frame wird immer durch mehrere Pixel vertikal repräsentiert.</w:t>
      </w:r>
    </w:p>
    <w:tbl>
      <w:tblPr>
        <w:tblpPr w:leftFromText="141" w:rightFromText="141" w:vertAnchor="text" w:horzAnchor="page" w:tblpX="1514" w:tblpY="595"/>
        <w:tblW w:w="9522" w:type="dxa"/>
        <w:tblCellMar>
          <w:left w:w="0" w:type="dxa"/>
          <w:right w:w="0" w:type="dxa"/>
        </w:tblCellMar>
        <w:tblLook w:val="0420" w:firstRow="1" w:lastRow="0" w:firstColumn="0" w:lastColumn="0" w:noHBand="0" w:noVBand="1"/>
      </w:tblPr>
      <w:tblGrid>
        <w:gridCol w:w="568"/>
        <w:gridCol w:w="556"/>
        <w:gridCol w:w="547"/>
        <w:gridCol w:w="548"/>
        <w:gridCol w:w="548"/>
        <w:gridCol w:w="548"/>
        <w:gridCol w:w="549"/>
        <w:gridCol w:w="549"/>
        <w:gridCol w:w="549"/>
        <w:gridCol w:w="549"/>
        <w:gridCol w:w="549"/>
        <w:gridCol w:w="577"/>
        <w:gridCol w:w="577"/>
        <w:gridCol w:w="577"/>
        <w:gridCol w:w="577"/>
        <w:gridCol w:w="577"/>
        <w:gridCol w:w="577"/>
      </w:tblGrid>
      <w:tr w:rsidR="00A669F5" w:rsidRPr="00DF2518" w14:paraId="73EFEFD2" w14:textId="77777777" w:rsidTr="00A669F5">
        <w:trPr>
          <w:trHeight w:val="505"/>
        </w:trPr>
        <w:tc>
          <w:tcPr>
            <w:tcW w:w="568" w:type="dxa"/>
            <w:tcBorders>
              <w:top w:val="single" w:sz="8" w:space="0" w:color="FFFFFF"/>
              <w:left w:val="single" w:sz="8" w:space="0" w:color="FFFFFF"/>
              <w:bottom w:val="single" w:sz="24" w:space="0" w:color="FFFFFF"/>
              <w:right w:val="single" w:sz="8" w:space="0" w:color="FFFFFF"/>
            </w:tcBorders>
            <w:shd w:val="clear" w:color="auto" w:fill="0014A0"/>
            <w:tcMar>
              <w:top w:w="72" w:type="dxa"/>
              <w:left w:w="144" w:type="dxa"/>
              <w:bottom w:w="72" w:type="dxa"/>
              <w:right w:w="144" w:type="dxa"/>
            </w:tcMar>
            <w:hideMark/>
          </w:tcPr>
          <w:p w14:paraId="5A99B55F" w14:textId="77777777" w:rsidR="00DF2518" w:rsidRPr="00DF2518" w:rsidRDefault="00DF2518" w:rsidP="00A669F5">
            <w:r w:rsidRPr="00DF2518">
              <w:rPr>
                <w:b/>
                <w:bCs/>
              </w:rPr>
              <w:t>I</w:t>
            </w:r>
          </w:p>
        </w:tc>
        <w:tc>
          <w:tcPr>
            <w:tcW w:w="556" w:type="dxa"/>
            <w:tcBorders>
              <w:top w:val="single" w:sz="8" w:space="0" w:color="FFFFFF"/>
              <w:left w:val="single" w:sz="8" w:space="0" w:color="FFFFFF"/>
              <w:bottom w:val="single" w:sz="24" w:space="0" w:color="FFFFFF"/>
              <w:right w:val="single" w:sz="8" w:space="0" w:color="FFFFFF"/>
            </w:tcBorders>
            <w:shd w:val="clear" w:color="auto" w:fill="0014A0"/>
            <w:tcMar>
              <w:top w:w="72" w:type="dxa"/>
              <w:left w:w="144" w:type="dxa"/>
              <w:bottom w:w="72" w:type="dxa"/>
              <w:right w:w="144" w:type="dxa"/>
            </w:tcMar>
            <w:hideMark/>
          </w:tcPr>
          <w:p w14:paraId="55CFD69A" w14:textId="77777777" w:rsidR="00DF2518" w:rsidRPr="00DF2518" w:rsidRDefault="00DF2518" w:rsidP="00A669F5">
            <w:r w:rsidRPr="00DF2518">
              <w:rPr>
                <w:b/>
                <w:bCs/>
              </w:rPr>
              <w:t>0</w:t>
            </w:r>
          </w:p>
        </w:tc>
        <w:tc>
          <w:tcPr>
            <w:tcW w:w="547" w:type="dxa"/>
            <w:tcBorders>
              <w:top w:val="single" w:sz="8" w:space="0" w:color="FFFFFF"/>
              <w:left w:val="single" w:sz="8" w:space="0" w:color="FFFFFF"/>
              <w:bottom w:val="single" w:sz="24" w:space="0" w:color="FFFFFF"/>
              <w:right w:val="single" w:sz="8" w:space="0" w:color="FFFFFF"/>
            </w:tcBorders>
            <w:shd w:val="clear" w:color="auto" w:fill="0014A0"/>
            <w:tcMar>
              <w:top w:w="72" w:type="dxa"/>
              <w:left w:w="144" w:type="dxa"/>
              <w:bottom w:w="72" w:type="dxa"/>
              <w:right w:w="144" w:type="dxa"/>
            </w:tcMar>
            <w:hideMark/>
          </w:tcPr>
          <w:p w14:paraId="2168AAAA" w14:textId="77777777" w:rsidR="00DF2518" w:rsidRPr="00DF2518" w:rsidRDefault="00DF2518" w:rsidP="00A669F5">
            <w:r w:rsidRPr="00DF2518">
              <w:rPr>
                <w:b/>
                <w:bCs/>
              </w:rPr>
              <w:t>1</w:t>
            </w:r>
          </w:p>
        </w:tc>
        <w:tc>
          <w:tcPr>
            <w:tcW w:w="548" w:type="dxa"/>
            <w:tcBorders>
              <w:top w:val="single" w:sz="8" w:space="0" w:color="FFFFFF"/>
              <w:left w:val="single" w:sz="8" w:space="0" w:color="FFFFFF"/>
              <w:bottom w:val="single" w:sz="24" w:space="0" w:color="FFFFFF"/>
              <w:right w:val="single" w:sz="8" w:space="0" w:color="FFFFFF"/>
            </w:tcBorders>
            <w:shd w:val="clear" w:color="auto" w:fill="0014A0"/>
            <w:tcMar>
              <w:top w:w="72" w:type="dxa"/>
              <w:left w:w="144" w:type="dxa"/>
              <w:bottom w:w="72" w:type="dxa"/>
              <w:right w:w="144" w:type="dxa"/>
            </w:tcMar>
            <w:hideMark/>
          </w:tcPr>
          <w:p w14:paraId="4767F1A2" w14:textId="77777777" w:rsidR="00DF2518" w:rsidRPr="00DF2518" w:rsidRDefault="00DF2518" w:rsidP="00A669F5">
            <w:r w:rsidRPr="00DF2518">
              <w:rPr>
                <w:b/>
                <w:bCs/>
              </w:rPr>
              <w:t>2</w:t>
            </w:r>
          </w:p>
        </w:tc>
        <w:tc>
          <w:tcPr>
            <w:tcW w:w="548" w:type="dxa"/>
            <w:tcBorders>
              <w:top w:val="single" w:sz="8" w:space="0" w:color="FFFFFF"/>
              <w:left w:val="single" w:sz="8" w:space="0" w:color="FFFFFF"/>
              <w:bottom w:val="single" w:sz="24" w:space="0" w:color="FFFFFF"/>
              <w:right w:val="single" w:sz="8" w:space="0" w:color="FFFFFF"/>
            </w:tcBorders>
            <w:shd w:val="clear" w:color="auto" w:fill="0014A0"/>
            <w:tcMar>
              <w:top w:w="72" w:type="dxa"/>
              <w:left w:w="144" w:type="dxa"/>
              <w:bottom w:w="72" w:type="dxa"/>
              <w:right w:w="144" w:type="dxa"/>
            </w:tcMar>
            <w:hideMark/>
          </w:tcPr>
          <w:p w14:paraId="79AD9E54" w14:textId="77777777" w:rsidR="00DF2518" w:rsidRPr="00DF2518" w:rsidRDefault="00DF2518" w:rsidP="00A669F5">
            <w:r w:rsidRPr="00DF2518">
              <w:rPr>
                <w:b/>
                <w:bCs/>
              </w:rPr>
              <w:t>3</w:t>
            </w:r>
          </w:p>
        </w:tc>
        <w:tc>
          <w:tcPr>
            <w:tcW w:w="548" w:type="dxa"/>
            <w:tcBorders>
              <w:top w:val="single" w:sz="8" w:space="0" w:color="FFFFFF"/>
              <w:left w:val="single" w:sz="8" w:space="0" w:color="FFFFFF"/>
              <w:bottom w:val="single" w:sz="24" w:space="0" w:color="FFFFFF"/>
              <w:right w:val="single" w:sz="8" w:space="0" w:color="FFFFFF"/>
            </w:tcBorders>
            <w:shd w:val="clear" w:color="auto" w:fill="0014A0"/>
            <w:tcMar>
              <w:top w:w="72" w:type="dxa"/>
              <w:left w:w="144" w:type="dxa"/>
              <w:bottom w:w="72" w:type="dxa"/>
              <w:right w:w="144" w:type="dxa"/>
            </w:tcMar>
            <w:hideMark/>
          </w:tcPr>
          <w:p w14:paraId="149FEB7D" w14:textId="77777777" w:rsidR="00DF2518" w:rsidRPr="00DF2518" w:rsidRDefault="00DF2518" w:rsidP="00A669F5">
            <w:r w:rsidRPr="00DF2518">
              <w:rPr>
                <w:b/>
                <w:bCs/>
              </w:rPr>
              <w:t>4</w:t>
            </w:r>
          </w:p>
        </w:tc>
        <w:tc>
          <w:tcPr>
            <w:tcW w:w="549" w:type="dxa"/>
            <w:tcBorders>
              <w:top w:val="single" w:sz="8" w:space="0" w:color="FFFFFF"/>
              <w:left w:val="single" w:sz="8" w:space="0" w:color="FFFFFF"/>
              <w:bottom w:val="single" w:sz="24" w:space="0" w:color="FFFFFF"/>
              <w:right w:val="single" w:sz="8" w:space="0" w:color="FFFFFF"/>
            </w:tcBorders>
            <w:shd w:val="clear" w:color="auto" w:fill="0014A0"/>
            <w:tcMar>
              <w:top w:w="72" w:type="dxa"/>
              <w:left w:w="144" w:type="dxa"/>
              <w:bottom w:w="72" w:type="dxa"/>
              <w:right w:w="144" w:type="dxa"/>
            </w:tcMar>
            <w:hideMark/>
          </w:tcPr>
          <w:p w14:paraId="5619CE56" w14:textId="77777777" w:rsidR="00DF2518" w:rsidRPr="00DF2518" w:rsidRDefault="00DF2518" w:rsidP="00A669F5">
            <w:r w:rsidRPr="00DF2518">
              <w:rPr>
                <w:b/>
                <w:bCs/>
              </w:rPr>
              <w:t>5</w:t>
            </w:r>
          </w:p>
        </w:tc>
        <w:tc>
          <w:tcPr>
            <w:tcW w:w="549" w:type="dxa"/>
            <w:tcBorders>
              <w:top w:val="single" w:sz="8" w:space="0" w:color="FFFFFF"/>
              <w:left w:val="single" w:sz="8" w:space="0" w:color="FFFFFF"/>
              <w:bottom w:val="single" w:sz="24" w:space="0" w:color="FFFFFF"/>
              <w:right w:val="single" w:sz="8" w:space="0" w:color="FFFFFF"/>
            </w:tcBorders>
            <w:shd w:val="clear" w:color="auto" w:fill="0014A0"/>
            <w:tcMar>
              <w:top w:w="72" w:type="dxa"/>
              <w:left w:w="144" w:type="dxa"/>
              <w:bottom w:w="72" w:type="dxa"/>
              <w:right w:w="144" w:type="dxa"/>
            </w:tcMar>
            <w:hideMark/>
          </w:tcPr>
          <w:p w14:paraId="370D8E5D" w14:textId="77777777" w:rsidR="00DF2518" w:rsidRPr="00DF2518" w:rsidRDefault="00DF2518" w:rsidP="00A669F5">
            <w:r w:rsidRPr="00DF2518">
              <w:rPr>
                <w:b/>
                <w:bCs/>
              </w:rPr>
              <w:t>6</w:t>
            </w:r>
          </w:p>
        </w:tc>
        <w:tc>
          <w:tcPr>
            <w:tcW w:w="549" w:type="dxa"/>
            <w:tcBorders>
              <w:top w:val="single" w:sz="8" w:space="0" w:color="FFFFFF"/>
              <w:left w:val="single" w:sz="8" w:space="0" w:color="FFFFFF"/>
              <w:bottom w:val="single" w:sz="24" w:space="0" w:color="FFFFFF"/>
              <w:right w:val="single" w:sz="8" w:space="0" w:color="FFFFFF"/>
            </w:tcBorders>
            <w:shd w:val="clear" w:color="auto" w:fill="0014A0"/>
            <w:tcMar>
              <w:top w:w="72" w:type="dxa"/>
              <w:left w:w="144" w:type="dxa"/>
              <w:bottom w:w="72" w:type="dxa"/>
              <w:right w:w="144" w:type="dxa"/>
            </w:tcMar>
            <w:hideMark/>
          </w:tcPr>
          <w:p w14:paraId="1E1B4673" w14:textId="77777777" w:rsidR="00DF2518" w:rsidRPr="00DF2518" w:rsidRDefault="00DF2518" w:rsidP="00A669F5">
            <w:r w:rsidRPr="00DF2518">
              <w:rPr>
                <w:b/>
                <w:bCs/>
              </w:rPr>
              <w:t>7</w:t>
            </w:r>
          </w:p>
        </w:tc>
        <w:tc>
          <w:tcPr>
            <w:tcW w:w="549" w:type="dxa"/>
            <w:tcBorders>
              <w:top w:val="single" w:sz="8" w:space="0" w:color="FFFFFF"/>
              <w:left w:val="single" w:sz="8" w:space="0" w:color="FFFFFF"/>
              <w:bottom w:val="single" w:sz="24" w:space="0" w:color="FFFFFF"/>
              <w:right w:val="single" w:sz="8" w:space="0" w:color="FFFFFF"/>
            </w:tcBorders>
            <w:shd w:val="clear" w:color="auto" w:fill="0014A0"/>
            <w:tcMar>
              <w:top w:w="72" w:type="dxa"/>
              <w:left w:w="144" w:type="dxa"/>
              <w:bottom w:w="72" w:type="dxa"/>
              <w:right w:w="144" w:type="dxa"/>
            </w:tcMar>
            <w:hideMark/>
          </w:tcPr>
          <w:p w14:paraId="176A7A41" w14:textId="77777777" w:rsidR="00DF2518" w:rsidRPr="00DF2518" w:rsidRDefault="00DF2518" w:rsidP="00A669F5">
            <w:r w:rsidRPr="00DF2518">
              <w:rPr>
                <w:b/>
                <w:bCs/>
              </w:rPr>
              <w:t>8</w:t>
            </w:r>
          </w:p>
        </w:tc>
        <w:tc>
          <w:tcPr>
            <w:tcW w:w="549" w:type="dxa"/>
            <w:tcBorders>
              <w:top w:val="single" w:sz="8" w:space="0" w:color="FFFFFF"/>
              <w:left w:val="single" w:sz="8" w:space="0" w:color="FFFFFF"/>
              <w:bottom w:val="single" w:sz="24" w:space="0" w:color="FFFFFF"/>
              <w:right w:val="single" w:sz="8" w:space="0" w:color="FFFFFF"/>
            </w:tcBorders>
            <w:shd w:val="clear" w:color="auto" w:fill="0014A0"/>
            <w:tcMar>
              <w:top w:w="72" w:type="dxa"/>
              <w:left w:w="144" w:type="dxa"/>
              <w:bottom w:w="72" w:type="dxa"/>
              <w:right w:w="144" w:type="dxa"/>
            </w:tcMar>
            <w:hideMark/>
          </w:tcPr>
          <w:p w14:paraId="6AE0C63C" w14:textId="77777777" w:rsidR="00DF2518" w:rsidRPr="00DF2518" w:rsidRDefault="00DF2518" w:rsidP="00A669F5">
            <w:r w:rsidRPr="00DF2518">
              <w:rPr>
                <w:b/>
                <w:bCs/>
              </w:rPr>
              <w:t>9</w:t>
            </w:r>
          </w:p>
        </w:tc>
        <w:tc>
          <w:tcPr>
            <w:tcW w:w="577" w:type="dxa"/>
            <w:tcBorders>
              <w:top w:val="single" w:sz="8" w:space="0" w:color="FFFFFF"/>
              <w:left w:val="single" w:sz="8" w:space="0" w:color="FFFFFF"/>
              <w:bottom w:val="single" w:sz="24" w:space="0" w:color="FFFFFF"/>
              <w:right w:val="single" w:sz="8" w:space="0" w:color="FFFFFF"/>
            </w:tcBorders>
            <w:shd w:val="clear" w:color="auto" w:fill="0014A0"/>
            <w:tcMar>
              <w:top w:w="72" w:type="dxa"/>
              <w:left w:w="144" w:type="dxa"/>
              <w:bottom w:w="72" w:type="dxa"/>
              <w:right w:w="144" w:type="dxa"/>
            </w:tcMar>
            <w:hideMark/>
          </w:tcPr>
          <w:p w14:paraId="4C21D598" w14:textId="77777777" w:rsidR="00DF2518" w:rsidRPr="00DF2518" w:rsidRDefault="00DF2518" w:rsidP="00A669F5">
            <w:r w:rsidRPr="00DF2518">
              <w:rPr>
                <w:b/>
                <w:bCs/>
              </w:rPr>
              <w:t>10</w:t>
            </w:r>
          </w:p>
        </w:tc>
        <w:tc>
          <w:tcPr>
            <w:tcW w:w="577" w:type="dxa"/>
            <w:tcBorders>
              <w:top w:val="single" w:sz="8" w:space="0" w:color="FFFFFF"/>
              <w:left w:val="single" w:sz="8" w:space="0" w:color="FFFFFF"/>
              <w:bottom w:val="single" w:sz="24" w:space="0" w:color="FFFFFF"/>
              <w:right w:val="single" w:sz="8" w:space="0" w:color="FFFFFF"/>
            </w:tcBorders>
            <w:shd w:val="clear" w:color="auto" w:fill="0014A0"/>
            <w:tcMar>
              <w:top w:w="72" w:type="dxa"/>
              <w:left w:w="144" w:type="dxa"/>
              <w:bottom w:w="72" w:type="dxa"/>
              <w:right w:w="144" w:type="dxa"/>
            </w:tcMar>
            <w:hideMark/>
          </w:tcPr>
          <w:p w14:paraId="490C1457" w14:textId="77777777" w:rsidR="00DF2518" w:rsidRPr="00DF2518" w:rsidRDefault="00DF2518" w:rsidP="00A669F5">
            <w:r w:rsidRPr="00DF2518">
              <w:rPr>
                <w:b/>
                <w:bCs/>
              </w:rPr>
              <w:t>11</w:t>
            </w:r>
          </w:p>
        </w:tc>
        <w:tc>
          <w:tcPr>
            <w:tcW w:w="577" w:type="dxa"/>
            <w:tcBorders>
              <w:top w:val="single" w:sz="8" w:space="0" w:color="FFFFFF"/>
              <w:left w:val="single" w:sz="8" w:space="0" w:color="FFFFFF"/>
              <w:bottom w:val="single" w:sz="24" w:space="0" w:color="FFFFFF"/>
              <w:right w:val="single" w:sz="8" w:space="0" w:color="FFFFFF"/>
            </w:tcBorders>
            <w:shd w:val="clear" w:color="auto" w:fill="0014A0"/>
            <w:tcMar>
              <w:top w:w="72" w:type="dxa"/>
              <w:left w:w="144" w:type="dxa"/>
              <w:bottom w:w="72" w:type="dxa"/>
              <w:right w:w="144" w:type="dxa"/>
            </w:tcMar>
            <w:hideMark/>
          </w:tcPr>
          <w:p w14:paraId="6F752B90" w14:textId="77777777" w:rsidR="00DF2518" w:rsidRPr="00DF2518" w:rsidRDefault="00DF2518" w:rsidP="00A669F5">
            <w:r w:rsidRPr="00DF2518">
              <w:rPr>
                <w:b/>
                <w:bCs/>
              </w:rPr>
              <w:t>12</w:t>
            </w:r>
          </w:p>
        </w:tc>
        <w:tc>
          <w:tcPr>
            <w:tcW w:w="577" w:type="dxa"/>
            <w:tcBorders>
              <w:top w:val="single" w:sz="8" w:space="0" w:color="FFFFFF"/>
              <w:left w:val="single" w:sz="8" w:space="0" w:color="FFFFFF"/>
              <w:bottom w:val="single" w:sz="24" w:space="0" w:color="FFFFFF"/>
              <w:right w:val="single" w:sz="8" w:space="0" w:color="FFFFFF"/>
            </w:tcBorders>
            <w:shd w:val="clear" w:color="auto" w:fill="0014A0"/>
            <w:tcMar>
              <w:top w:w="72" w:type="dxa"/>
              <w:left w:w="144" w:type="dxa"/>
              <w:bottom w:w="72" w:type="dxa"/>
              <w:right w:w="144" w:type="dxa"/>
            </w:tcMar>
            <w:hideMark/>
          </w:tcPr>
          <w:p w14:paraId="7D152AF8" w14:textId="77777777" w:rsidR="00DF2518" w:rsidRPr="00DF2518" w:rsidRDefault="00DF2518" w:rsidP="00A669F5">
            <w:r w:rsidRPr="00DF2518">
              <w:rPr>
                <w:b/>
                <w:bCs/>
              </w:rPr>
              <w:t>13</w:t>
            </w:r>
          </w:p>
        </w:tc>
        <w:tc>
          <w:tcPr>
            <w:tcW w:w="577" w:type="dxa"/>
            <w:tcBorders>
              <w:top w:val="single" w:sz="8" w:space="0" w:color="FFFFFF"/>
              <w:left w:val="single" w:sz="8" w:space="0" w:color="FFFFFF"/>
              <w:bottom w:val="single" w:sz="24" w:space="0" w:color="FFFFFF"/>
              <w:right w:val="single" w:sz="8" w:space="0" w:color="FFFFFF"/>
            </w:tcBorders>
            <w:shd w:val="clear" w:color="auto" w:fill="0014A0"/>
            <w:tcMar>
              <w:top w:w="72" w:type="dxa"/>
              <w:left w:w="144" w:type="dxa"/>
              <w:bottom w:w="72" w:type="dxa"/>
              <w:right w:w="144" w:type="dxa"/>
            </w:tcMar>
            <w:hideMark/>
          </w:tcPr>
          <w:p w14:paraId="301E6F72" w14:textId="77777777" w:rsidR="00DF2518" w:rsidRPr="00DF2518" w:rsidRDefault="00DF2518" w:rsidP="00A669F5">
            <w:r w:rsidRPr="00DF2518">
              <w:rPr>
                <w:b/>
                <w:bCs/>
              </w:rPr>
              <w:t>14</w:t>
            </w:r>
          </w:p>
        </w:tc>
        <w:tc>
          <w:tcPr>
            <w:tcW w:w="577" w:type="dxa"/>
            <w:tcBorders>
              <w:top w:val="single" w:sz="8" w:space="0" w:color="FFFFFF"/>
              <w:left w:val="single" w:sz="8" w:space="0" w:color="FFFFFF"/>
              <w:bottom w:val="single" w:sz="24" w:space="0" w:color="FFFFFF"/>
              <w:right w:val="single" w:sz="8" w:space="0" w:color="FFFFFF"/>
            </w:tcBorders>
            <w:shd w:val="clear" w:color="auto" w:fill="0014A0"/>
            <w:tcMar>
              <w:top w:w="72" w:type="dxa"/>
              <w:left w:w="144" w:type="dxa"/>
              <w:bottom w:w="72" w:type="dxa"/>
              <w:right w:w="144" w:type="dxa"/>
            </w:tcMar>
            <w:hideMark/>
          </w:tcPr>
          <w:p w14:paraId="1AA62BED" w14:textId="77777777" w:rsidR="00DF2518" w:rsidRPr="00DF2518" w:rsidRDefault="00DF2518" w:rsidP="00A669F5">
            <w:r w:rsidRPr="00DF2518">
              <w:rPr>
                <w:b/>
                <w:bCs/>
              </w:rPr>
              <w:t>15</w:t>
            </w:r>
          </w:p>
        </w:tc>
      </w:tr>
      <w:tr w:rsidR="00A669F5" w:rsidRPr="00DF2518" w14:paraId="29099CA6" w14:textId="77777777" w:rsidTr="00A669F5">
        <w:trPr>
          <w:trHeight w:val="505"/>
        </w:trPr>
        <w:tc>
          <w:tcPr>
            <w:tcW w:w="568" w:type="dxa"/>
            <w:tcBorders>
              <w:top w:val="single" w:sz="24" w:space="0" w:color="FFFFFF"/>
              <w:left w:val="single" w:sz="8" w:space="0" w:color="FFFFFF"/>
              <w:bottom w:val="single" w:sz="8" w:space="0" w:color="FFFFFF"/>
              <w:right w:val="single" w:sz="8" w:space="0" w:color="FFFFFF"/>
            </w:tcBorders>
            <w:shd w:val="clear" w:color="auto" w:fill="CBCCDF"/>
            <w:tcMar>
              <w:top w:w="72" w:type="dxa"/>
              <w:left w:w="144" w:type="dxa"/>
              <w:bottom w:w="72" w:type="dxa"/>
              <w:right w:w="144" w:type="dxa"/>
            </w:tcMar>
            <w:hideMark/>
          </w:tcPr>
          <w:p w14:paraId="56D04B7E" w14:textId="77777777" w:rsidR="00DF2518" w:rsidRPr="00DF2518" w:rsidRDefault="00DF2518" w:rsidP="00A669F5">
            <w:r w:rsidRPr="00DF2518">
              <w:t>C</w:t>
            </w:r>
          </w:p>
        </w:tc>
        <w:tc>
          <w:tcPr>
            <w:tcW w:w="556" w:type="dxa"/>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0FECF286" w14:textId="77777777" w:rsidR="00DF2518" w:rsidRPr="00DF2518" w:rsidRDefault="00DF2518" w:rsidP="00A669F5">
            <w:r w:rsidRPr="00DF2518">
              <w:t>a</w:t>
            </w:r>
          </w:p>
        </w:tc>
        <w:tc>
          <w:tcPr>
            <w:tcW w:w="547" w:type="dxa"/>
            <w:tcBorders>
              <w:top w:val="single" w:sz="24"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hideMark/>
          </w:tcPr>
          <w:p w14:paraId="1020B8AD" w14:textId="77777777" w:rsidR="00DF2518" w:rsidRPr="00DF2518" w:rsidRDefault="00DF2518" w:rsidP="00A669F5">
            <w:r w:rsidRPr="00DF2518">
              <w:t>b</w:t>
            </w:r>
          </w:p>
        </w:tc>
        <w:tc>
          <w:tcPr>
            <w:tcW w:w="548" w:type="dxa"/>
            <w:tcBorders>
              <w:top w:val="single" w:sz="24" w:space="0" w:color="FFFFFF"/>
              <w:left w:val="single" w:sz="8" w:space="0" w:color="FFFFFF"/>
              <w:bottom w:val="single" w:sz="8" w:space="0" w:color="FFFFFF"/>
              <w:right w:val="single" w:sz="8" w:space="0" w:color="FFFFFF"/>
            </w:tcBorders>
            <w:shd w:val="clear" w:color="auto" w:fill="BFBFBF"/>
            <w:tcMar>
              <w:top w:w="72" w:type="dxa"/>
              <w:left w:w="144" w:type="dxa"/>
              <w:bottom w:w="72" w:type="dxa"/>
              <w:right w:w="144" w:type="dxa"/>
            </w:tcMar>
            <w:hideMark/>
          </w:tcPr>
          <w:p w14:paraId="52598EF3" w14:textId="77777777" w:rsidR="00DF2518" w:rsidRPr="00DF2518" w:rsidRDefault="00DF2518" w:rsidP="00A669F5">
            <w:r w:rsidRPr="00DF2518">
              <w:t>c</w:t>
            </w:r>
          </w:p>
        </w:tc>
        <w:tc>
          <w:tcPr>
            <w:tcW w:w="548" w:type="dxa"/>
            <w:tcBorders>
              <w:top w:val="single" w:sz="24" w:space="0" w:color="FFFFFF"/>
              <w:left w:val="single" w:sz="8" w:space="0" w:color="FFFFFF"/>
              <w:bottom w:val="single" w:sz="8" w:space="0" w:color="FFFFFF"/>
              <w:right w:val="single" w:sz="8" w:space="0" w:color="FFFFFF"/>
            </w:tcBorders>
            <w:shd w:val="clear" w:color="auto" w:fill="A6A6A6"/>
            <w:tcMar>
              <w:top w:w="72" w:type="dxa"/>
              <w:left w:w="144" w:type="dxa"/>
              <w:bottom w:w="72" w:type="dxa"/>
              <w:right w:w="144" w:type="dxa"/>
            </w:tcMar>
            <w:hideMark/>
          </w:tcPr>
          <w:p w14:paraId="50CDF2C4" w14:textId="77777777" w:rsidR="00DF2518" w:rsidRPr="00DF2518" w:rsidRDefault="00DF2518" w:rsidP="00A669F5">
            <w:r w:rsidRPr="00DF2518">
              <w:t>d</w:t>
            </w:r>
          </w:p>
        </w:tc>
        <w:tc>
          <w:tcPr>
            <w:tcW w:w="548" w:type="dxa"/>
            <w:tcBorders>
              <w:top w:val="single" w:sz="24" w:space="0" w:color="FFFFFF"/>
              <w:left w:val="single" w:sz="8" w:space="0" w:color="FFFFFF"/>
              <w:bottom w:val="single" w:sz="8" w:space="0" w:color="FFFFFF"/>
              <w:right w:val="single" w:sz="8" w:space="0" w:color="FFFFFF"/>
            </w:tcBorders>
            <w:shd w:val="clear" w:color="auto" w:fill="7F7F7F"/>
            <w:tcMar>
              <w:top w:w="72" w:type="dxa"/>
              <w:left w:w="144" w:type="dxa"/>
              <w:bottom w:w="72" w:type="dxa"/>
              <w:right w:w="144" w:type="dxa"/>
            </w:tcMar>
            <w:hideMark/>
          </w:tcPr>
          <w:p w14:paraId="07E73807" w14:textId="77777777" w:rsidR="00DF2518" w:rsidRPr="00DF2518" w:rsidRDefault="00DF2518" w:rsidP="00A669F5">
            <w:r w:rsidRPr="00DF2518">
              <w:t>e</w:t>
            </w:r>
          </w:p>
        </w:tc>
        <w:tc>
          <w:tcPr>
            <w:tcW w:w="549" w:type="dxa"/>
            <w:tcBorders>
              <w:top w:val="single" w:sz="24" w:space="0" w:color="FFFFFF"/>
              <w:left w:val="single" w:sz="8" w:space="0" w:color="FFFFFF"/>
              <w:bottom w:val="single" w:sz="8" w:space="0" w:color="FFFFFF"/>
              <w:right w:val="single" w:sz="8" w:space="0" w:color="FFFFFF"/>
            </w:tcBorders>
            <w:shd w:val="clear" w:color="auto" w:fill="595959"/>
            <w:tcMar>
              <w:top w:w="72" w:type="dxa"/>
              <w:left w:w="144" w:type="dxa"/>
              <w:bottom w:w="72" w:type="dxa"/>
              <w:right w:w="144" w:type="dxa"/>
            </w:tcMar>
            <w:hideMark/>
          </w:tcPr>
          <w:p w14:paraId="4C5D0A75" w14:textId="77777777" w:rsidR="00DF2518" w:rsidRPr="00DF2518" w:rsidRDefault="00DF2518" w:rsidP="00A669F5">
            <w:r w:rsidRPr="00DF2518">
              <w:t>f</w:t>
            </w:r>
          </w:p>
        </w:tc>
        <w:tc>
          <w:tcPr>
            <w:tcW w:w="549" w:type="dxa"/>
            <w:tcBorders>
              <w:top w:val="single" w:sz="24" w:space="0" w:color="FFFFFF"/>
              <w:left w:val="single" w:sz="8" w:space="0" w:color="FFFFFF"/>
              <w:bottom w:val="single" w:sz="8" w:space="0" w:color="FFFFFF"/>
              <w:right w:val="single" w:sz="8" w:space="0" w:color="FFFFFF"/>
            </w:tcBorders>
            <w:shd w:val="clear" w:color="auto" w:fill="404040"/>
            <w:tcMar>
              <w:top w:w="72" w:type="dxa"/>
              <w:left w:w="144" w:type="dxa"/>
              <w:bottom w:w="72" w:type="dxa"/>
              <w:right w:w="144" w:type="dxa"/>
            </w:tcMar>
            <w:hideMark/>
          </w:tcPr>
          <w:p w14:paraId="286700E6" w14:textId="77777777" w:rsidR="00DF2518" w:rsidRPr="00DF2518" w:rsidRDefault="00DF2518" w:rsidP="00A669F5">
            <w:r w:rsidRPr="00DF2518">
              <w:t>g</w:t>
            </w:r>
          </w:p>
        </w:tc>
        <w:tc>
          <w:tcPr>
            <w:tcW w:w="549" w:type="dxa"/>
            <w:tcBorders>
              <w:top w:val="single" w:sz="24" w:space="0" w:color="FFFFFF"/>
              <w:left w:val="single" w:sz="8" w:space="0" w:color="FFFFFF"/>
              <w:bottom w:val="single" w:sz="8" w:space="0" w:color="FFFFFF"/>
              <w:right w:val="single" w:sz="8" w:space="0" w:color="FFFFFF"/>
            </w:tcBorders>
            <w:shd w:val="clear" w:color="auto" w:fill="262626"/>
            <w:tcMar>
              <w:top w:w="72" w:type="dxa"/>
              <w:left w:w="144" w:type="dxa"/>
              <w:bottom w:w="72" w:type="dxa"/>
              <w:right w:w="144" w:type="dxa"/>
            </w:tcMar>
            <w:hideMark/>
          </w:tcPr>
          <w:p w14:paraId="129A3B98" w14:textId="77777777" w:rsidR="00DF2518" w:rsidRPr="00DF2518" w:rsidRDefault="00DF2518" w:rsidP="00A669F5">
            <w:r w:rsidRPr="00DF2518">
              <w:t>h</w:t>
            </w:r>
          </w:p>
        </w:tc>
        <w:tc>
          <w:tcPr>
            <w:tcW w:w="549" w:type="dxa"/>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p w14:paraId="41ECE6FF" w14:textId="77777777" w:rsidR="00DF2518" w:rsidRPr="00DF2518" w:rsidRDefault="00DF2518" w:rsidP="00A669F5">
            <w:r w:rsidRPr="00DF2518">
              <w:t>a</w:t>
            </w:r>
          </w:p>
        </w:tc>
        <w:tc>
          <w:tcPr>
            <w:tcW w:w="549" w:type="dxa"/>
            <w:tcBorders>
              <w:top w:val="single" w:sz="24" w:space="0" w:color="FFFFFF"/>
              <w:left w:val="single" w:sz="8" w:space="0" w:color="FFFFFF"/>
              <w:bottom w:val="single" w:sz="8" w:space="0" w:color="FFFFFF"/>
              <w:right w:val="single" w:sz="8" w:space="0" w:color="FFFFFF"/>
            </w:tcBorders>
            <w:shd w:val="clear" w:color="auto" w:fill="D9D9D9"/>
            <w:tcMar>
              <w:top w:w="72" w:type="dxa"/>
              <w:left w:w="144" w:type="dxa"/>
              <w:bottom w:w="72" w:type="dxa"/>
              <w:right w:w="144" w:type="dxa"/>
            </w:tcMar>
            <w:hideMark/>
          </w:tcPr>
          <w:p w14:paraId="3866A7FE" w14:textId="77777777" w:rsidR="00DF2518" w:rsidRPr="00DF2518" w:rsidRDefault="00DF2518" w:rsidP="00A669F5">
            <w:r w:rsidRPr="00DF2518">
              <w:t>b</w:t>
            </w:r>
          </w:p>
        </w:tc>
        <w:tc>
          <w:tcPr>
            <w:tcW w:w="577" w:type="dxa"/>
            <w:tcBorders>
              <w:top w:val="single" w:sz="24" w:space="0" w:color="FFFFFF"/>
              <w:left w:val="single" w:sz="8" w:space="0" w:color="FFFFFF"/>
              <w:bottom w:val="single" w:sz="8" w:space="0" w:color="FFFFFF"/>
              <w:right w:val="single" w:sz="8" w:space="0" w:color="FFFFFF"/>
            </w:tcBorders>
            <w:shd w:val="clear" w:color="auto" w:fill="BFBFBF"/>
            <w:tcMar>
              <w:top w:w="72" w:type="dxa"/>
              <w:left w:w="144" w:type="dxa"/>
              <w:bottom w:w="72" w:type="dxa"/>
              <w:right w:w="144" w:type="dxa"/>
            </w:tcMar>
            <w:hideMark/>
          </w:tcPr>
          <w:p w14:paraId="55478F91" w14:textId="77777777" w:rsidR="00DF2518" w:rsidRPr="00DF2518" w:rsidRDefault="00DF2518" w:rsidP="00A669F5">
            <w:r w:rsidRPr="00DF2518">
              <w:t>c</w:t>
            </w:r>
          </w:p>
        </w:tc>
        <w:tc>
          <w:tcPr>
            <w:tcW w:w="577" w:type="dxa"/>
            <w:tcBorders>
              <w:top w:val="single" w:sz="24" w:space="0" w:color="FFFFFF"/>
              <w:left w:val="single" w:sz="8" w:space="0" w:color="FFFFFF"/>
              <w:bottom w:val="single" w:sz="8" w:space="0" w:color="FFFFFF"/>
              <w:right w:val="single" w:sz="8" w:space="0" w:color="FFFFFF"/>
            </w:tcBorders>
            <w:shd w:val="clear" w:color="auto" w:fill="A6A6A6"/>
            <w:tcMar>
              <w:top w:w="72" w:type="dxa"/>
              <w:left w:w="144" w:type="dxa"/>
              <w:bottom w:w="72" w:type="dxa"/>
              <w:right w:w="144" w:type="dxa"/>
            </w:tcMar>
            <w:hideMark/>
          </w:tcPr>
          <w:p w14:paraId="355B94C7" w14:textId="77777777" w:rsidR="00DF2518" w:rsidRPr="00DF2518" w:rsidRDefault="00DF2518" w:rsidP="00A669F5">
            <w:r w:rsidRPr="00DF2518">
              <w:t>d</w:t>
            </w:r>
          </w:p>
        </w:tc>
        <w:tc>
          <w:tcPr>
            <w:tcW w:w="577" w:type="dxa"/>
            <w:tcBorders>
              <w:top w:val="single" w:sz="24" w:space="0" w:color="FFFFFF"/>
              <w:left w:val="single" w:sz="8" w:space="0" w:color="FFFFFF"/>
              <w:bottom w:val="single" w:sz="8" w:space="0" w:color="FFFFFF"/>
              <w:right w:val="single" w:sz="8" w:space="0" w:color="FFFFFF"/>
            </w:tcBorders>
            <w:shd w:val="clear" w:color="auto" w:fill="7F7F7F"/>
            <w:tcMar>
              <w:top w:w="72" w:type="dxa"/>
              <w:left w:w="144" w:type="dxa"/>
              <w:bottom w:w="72" w:type="dxa"/>
              <w:right w:w="144" w:type="dxa"/>
            </w:tcMar>
            <w:hideMark/>
          </w:tcPr>
          <w:p w14:paraId="15676DBD" w14:textId="77777777" w:rsidR="00DF2518" w:rsidRPr="00DF2518" w:rsidRDefault="00DF2518" w:rsidP="00A669F5">
            <w:r w:rsidRPr="00DF2518">
              <w:t>e</w:t>
            </w:r>
          </w:p>
        </w:tc>
        <w:tc>
          <w:tcPr>
            <w:tcW w:w="577" w:type="dxa"/>
            <w:tcBorders>
              <w:top w:val="single" w:sz="24" w:space="0" w:color="FFFFFF"/>
              <w:left w:val="single" w:sz="8" w:space="0" w:color="FFFFFF"/>
              <w:bottom w:val="single" w:sz="8" w:space="0" w:color="FFFFFF"/>
              <w:right w:val="single" w:sz="8" w:space="0" w:color="FFFFFF"/>
            </w:tcBorders>
            <w:shd w:val="clear" w:color="auto" w:fill="595959"/>
            <w:tcMar>
              <w:top w:w="72" w:type="dxa"/>
              <w:left w:w="144" w:type="dxa"/>
              <w:bottom w:w="72" w:type="dxa"/>
              <w:right w:w="144" w:type="dxa"/>
            </w:tcMar>
            <w:hideMark/>
          </w:tcPr>
          <w:p w14:paraId="3BE99E2A" w14:textId="77777777" w:rsidR="00DF2518" w:rsidRPr="00DF2518" w:rsidRDefault="00DF2518" w:rsidP="00A669F5">
            <w:r w:rsidRPr="00DF2518">
              <w:t>f</w:t>
            </w:r>
          </w:p>
        </w:tc>
        <w:tc>
          <w:tcPr>
            <w:tcW w:w="577" w:type="dxa"/>
            <w:tcBorders>
              <w:top w:val="single" w:sz="24" w:space="0" w:color="FFFFFF"/>
              <w:left w:val="single" w:sz="8" w:space="0" w:color="FFFFFF"/>
              <w:bottom w:val="single" w:sz="8" w:space="0" w:color="FFFFFF"/>
              <w:right w:val="single" w:sz="8" w:space="0" w:color="FFFFFF"/>
            </w:tcBorders>
            <w:shd w:val="clear" w:color="auto" w:fill="404040"/>
            <w:tcMar>
              <w:top w:w="72" w:type="dxa"/>
              <w:left w:w="144" w:type="dxa"/>
              <w:bottom w:w="72" w:type="dxa"/>
              <w:right w:w="144" w:type="dxa"/>
            </w:tcMar>
            <w:hideMark/>
          </w:tcPr>
          <w:p w14:paraId="0C657512" w14:textId="77777777" w:rsidR="00DF2518" w:rsidRPr="00DF2518" w:rsidRDefault="00DF2518" w:rsidP="00A669F5">
            <w:r w:rsidRPr="00DF2518">
              <w:t>g</w:t>
            </w:r>
          </w:p>
        </w:tc>
        <w:tc>
          <w:tcPr>
            <w:tcW w:w="577" w:type="dxa"/>
            <w:tcBorders>
              <w:top w:val="single" w:sz="24" w:space="0" w:color="FFFFFF"/>
              <w:left w:val="single" w:sz="8" w:space="0" w:color="FFFFFF"/>
              <w:bottom w:val="single" w:sz="8" w:space="0" w:color="FFFFFF"/>
              <w:right w:val="single" w:sz="8" w:space="0" w:color="FFFFFF"/>
            </w:tcBorders>
            <w:shd w:val="clear" w:color="auto" w:fill="262626"/>
            <w:tcMar>
              <w:top w:w="72" w:type="dxa"/>
              <w:left w:w="144" w:type="dxa"/>
              <w:bottom w:w="72" w:type="dxa"/>
              <w:right w:w="144" w:type="dxa"/>
            </w:tcMar>
            <w:hideMark/>
          </w:tcPr>
          <w:p w14:paraId="2B48F5C7" w14:textId="77777777" w:rsidR="00DF2518" w:rsidRPr="00DF2518" w:rsidRDefault="00DF2518" w:rsidP="00A669F5">
            <w:r w:rsidRPr="00DF2518">
              <w:t>h</w:t>
            </w:r>
          </w:p>
        </w:tc>
      </w:tr>
    </w:tbl>
    <w:p w14:paraId="51AB4595" w14:textId="6E8F8A3E" w:rsidR="00A05947" w:rsidRDefault="00A05947" w:rsidP="00A05947"/>
    <w:p w14:paraId="17C3B7A9" w14:textId="5291BECA" w:rsidR="00A05947" w:rsidRDefault="00A05947" w:rsidP="00A05947">
      <w:pPr>
        <w:pStyle w:val="Beschriftung"/>
      </w:pPr>
      <w:bookmarkStart w:id="51" w:name="_Toc444111691"/>
      <w:r>
        <w:t xml:space="preserve">Abbildung </w:t>
      </w:r>
      <w:r w:rsidR="00792426">
        <w:fldChar w:fldCharType="begin"/>
      </w:r>
      <w:r w:rsidR="00792426">
        <w:instrText xml:space="preserve"> SEQ Abbildung \* ARABIC </w:instrText>
      </w:r>
      <w:r w:rsidR="00792426">
        <w:fldChar w:fldCharType="separate"/>
      </w:r>
      <w:r w:rsidR="00AB157A">
        <w:rPr>
          <w:noProof/>
        </w:rPr>
        <w:t>4</w:t>
      </w:r>
      <w:r w:rsidR="00792426">
        <w:rPr>
          <w:noProof/>
        </w:rPr>
        <w:fldChar w:fldCharType="end"/>
      </w:r>
      <w:r w:rsidR="00DF2518">
        <w:t>: Array mit Pixeln</w:t>
      </w:r>
      <w:bookmarkEnd w:id="51"/>
    </w:p>
    <w:p w14:paraId="7BF71FF4" w14:textId="06356646" w:rsidR="00DF2518" w:rsidRDefault="00DF2518" w:rsidP="00DF2518">
      <w:r>
        <w:t>Aus dem Array wird mit Hilfe der Java AWT Funktion „.setImage()“ ein zuvor erstelltes BufferedImage mit Werten (Pixeln) gefüllt. Aus dem Array in Abbildung 4 ergibt sich dann folgendes Outputimage</w:t>
      </w:r>
      <w:r w:rsidR="00A669F5">
        <w:t xml:space="preserve"> mit einer </w:t>
      </w:r>
      <w:r w:rsidR="00787670">
        <w:t>Größe</w:t>
      </w:r>
      <w:r w:rsidR="00A669F5">
        <w:t xml:space="preserve"> von 8x2</w:t>
      </w:r>
      <w:r>
        <w:t>:</w:t>
      </w:r>
    </w:p>
    <w:tbl>
      <w:tblPr>
        <w:tblW w:w="9600" w:type="dxa"/>
        <w:tblCellMar>
          <w:left w:w="0" w:type="dxa"/>
          <w:right w:w="0" w:type="dxa"/>
        </w:tblCellMar>
        <w:tblLook w:val="0420" w:firstRow="1" w:lastRow="0" w:firstColumn="0" w:lastColumn="0" w:noHBand="0" w:noVBand="1"/>
      </w:tblPr>
      <w:tblGrid>
        <w:gridCol w:w="1200"/>
        <w:gridCol w:w="1200"/>
        <w:gridCol w:w="1200"/>
        <w:gridCol w:w="1200"/>
        <w:gridCol w:w="1200"/>
        <w:gridCol w:w="1200"/>
        <w:gridCol w:w="1200"/>
        <w:gridCol w:w="1200"/>
      </w:tblGrid>
      <w:tr w:rsidR="00DF2518" w:rsidRPr="00DF2518" w14:paraId="3B05F1C6" w14:textId="77777777" w:rsidTr="00DF2518">
        <w:trPr>
          <w:trHeight w:val="584"/>
        </w:trPr>
        <w:tc>
          <w:tcPr>
            <w:tcW w:w="1200" w:type="dxa"/>
            <w:tcBorders>
              <w:top w:val="nil"/>
              <w:left w:val="nil"/>
              <w:bottom w:val="nil"/>
              <w:right w:val="nil"/>
            </w:tcBorders>
            <w:shd w:val="clear" w:color="auto" w:fill="F2F2F2"/>
            <w:tcMar>
              <w:top w:w="72" w:type="dxa"/>
              <w:left w:w="144" w:type="dxa"/>
              <w:bottom w:w="72" w:type="dxa"/>
              <w:right w:w="144" w:type="dxa"/>
            </w:tcMar>
            <w:hideMark/>
          </w:tcPr>
          <w:p w14:paraId="2FA74442" w14:textId="77777777" w:rsidR="00DF2518" w:rsidRPr="00DF2518" w:rsidRDefault="00DF2518" w:rsidP="00DF2518">
            <w:r w:rsidRPr="00DF2518">
              <w:t>a</w:t>
            </w:r>
          </w:p>
        </w:tc>
        <w:tc>
          <w:tcPr>
            <w:tcW w:w="1200" w:type="dxa"/>
            <w:tcBorders>
              <w:top w:val="nil"/>
              <w:left w:val="nil"/>
              <w:bottom w:val="nil"/>
              <w:right w:val="nil"/>
            </w:tcBorders>
            <w:shd w:val="clear" w:color="auto" w:fill="D9D9D9"/>
            <w:tcMar>
              <w:top w:w="72" w:type="dxa"/>
              <w:left w:w="144" w:type="dxa"/>
              <w:bottom w:w="72" w:type="dxa"/>
              <w:right w:w="144" w:type="dxa"/>
            </w:tcMar>
            <w:hideMark/>
          </w:tcPr>
          <w:p w14:paraId="3EF27231" w14:textId="77777777" w:rsidR="00DF2518" w:rsidRPr="00DF2518" w:rsidRDefault="00DF2518" w:rsidP="00DF2518">
            <w:r w:rsidRPr="00DF2518">
              <w:t>b</w:t>
            </w:r>
          </w:p>
        </w:tc>
        <w:tc>
          <w:tcPr>
            <w:tcW w:w="1200" w:type="dxa"/>
            <w:tcBorders>
              <w:top w:val="nil"/>
              <w:left w:val="nil"/>
              <w:bottom w:val="nil"/>
              <w:right w:val="nil"/>
            </w:tcBorders>
            <w:shd w:val="clear" w:color="auto" w:fill="BFBFBF"/>
            <w:tcMar>
              <w:top w:w="72" w:type="dxa"/>
              <w:left w:w="144" w:type="dxa"/>
              <w:bottom w:w="72" w:type="dxa"/>
              <w:right w:w="144" w:type="dxa"/>
            </w:tcMar>
            <w:hideMark/>
          </w:tcPr>
          <w:p w14:paraId="76138FF3" w14:textId="77777777" w:rsidR="00DF2518" w:rsidRPr="00DF2518" w:rsidRDefault="00DF2518" w:rsidP="00DF2518">
            <w:r w:rsidRPr="00DF2518">
              <w:t>c</w:t>
            </w:r>
          </w:p>
        </w:tc>
        <w:tc>
          <w:tcPr>
            <w:tcW w:w="1200" w:type="dxa"/>
            <w:tcBorders>
              <w:top w:val="nil"/>
              <w:left w:val="nil"/>
              <w:bottom w:val="nil"/>
              <w:right w:val="nil"/>
            </w:tcBorders>
            <w:shd w:val="clear" w:color="auto" w:fill="A6A6A6"/>
            <w:tcMar>
              <w:top w:w="72" w:type="dxa"/>
              <w:left w:w="144" w:type="dxa"/>
              <w:bottom w:w="72" w:type="dxa"/>
              <w:right w:w="144" w:type="dxa"/>
            </w:tcMar>
            <w:hideMark/>
          </w:tcPr>
          <w:p w14:paraId="6786486C" w14:textId="77777777" w:rsidR="00DF2518" w:rsidRPr="00DF2518" w:rsidRDefault="00DF2518" w:rsidP="00DF2518">
            <w:r w:rsidRPr="00DF2518">
              <w:t>d</w:t>
            </w:r>
          </w:p>
        </w:tc>
        <w:tc>
          <w:tcPr>
            <w:tcW w:w="1200" w:type="dxa"/>
            <w:tcBorders>
              <w:top w:val="nil"/>
              <w:left w:val="nil"/>
              <w:bottom w:val="nil"/>
              <w:right w:val="nil"/>
            </w:tcBorders>
            <w:shd w:val="clear" w:color="auto" w:fill="7F7F7F"/>
            <w:tcMar>
              <w:top w:w="72" w:type="dxa"/>
              <w:left w:w="144" w:type="dxa"/>
              <w:bottom w:w="72" w:type="dxa"/>
              <w:right w:w="144" w:type="dxa"/>
            </w:tcMar>
            <w:hideMark/>
          </w:tcPr>
          <w:p w14:paraId="25954DD9" w14:textId="77777777" w:rsidR="00DF2518" w:rsidRPr="00DF2518" w:rsidRDefault="00DF2518" w:rsidP="00DF2518">
            <w:r w:rsidRPr="00DF2518">
              <w:t>e</w:t>
            </w:r>
          </w:p>
        </w:tc>
        <w:tc>
          <w:tcPr>
            <w:tcW w:w="1200" w:type="dxa"/>
            <w:tcBorders>
              <w:top w:val="nil"/>
              <w:left w:val="nil"/>
              <w:bottom w:val="nil"/>
              <w:right w:val="nil"/>
            </w:tcBorders>
            <w:shd w:val="clear" w:color="auto" w:fill="595959"/>
            <w:tcMar>
              <w:top w:w="72" w:type="dxa"/>
              <w:left w:w="144" w:type="dxa"/>
              <w:bottom w:w="72" w:type="dxa"/>
              <w:right w:w="144" w:type="dxa"/>
            </w:tcMar>
            <w:hideMark/>
          </w:tcPr>
          <w:p w14:paraId="6BD845E9" w14:textId="77777777" w:rsidR="00DF2518" w:rsidRPr="00DF2518" w:rsidRDefault="00DF2518" w:rsidP="00DF2518">
            <w:r w:rsidRPr="00DF2518">
              <w:t>f</w:t>
            </w:r>
          </w:p>
        </w:tc>
        <w:tc>
          <w:tcPr>
            <w:tcW w:w="1200" w:type="dxa"/>
            <w:tcBorders>
              <w:top w:val="nil"/>
              <w:left w:val="nil"/>
              <w:bottom w:val="nil"/>
              <w:right w:val="nil"/>
            </w:tcBorders>
            <w:shd w:val="clear" w:color="auto" w:fill="404040"/>
            <w:tcMar>
              <w:top w:w="72" w:type="dxa"/>
              <w:left w:w="144" w:type="dxa"/>
              <w:bottom w:w="72" w:type="dxa"/>
              <w:right w:w="144" w:type="dxa"/>
            </w:tcMar>
            <w:hideMark/>
          </w:tcPr>
          <w:p w14:paraId="62FEF1CE" w14:textId="77777777" w:rsidR="00DF2518" w:rsidRPr="00DF2518" w:rsidRDefault="00DF2518" w:rsidP="00DF2518">
            <w:r w:rsidRPr="00DF2518">
              <w:t>g</w:t>
            </w:r>
          </w:p>
        </w:tc>
        <w:tc>
          <w:tcPr>
            <w:tcW w:w="1200" w:type="dxa"/>
            <w:tcBorders>
              <w:top w:val="nil"/>
              <w:left w:val="nil"/>
              <w:bottom w:val="nil"/>
              <w:right w:val="nil"/>
            </w:tcBorders>
            <w:shd w:val="clear" w:color="auto" w:fill="262626"/>
            <w:tcMar>
              <w:top w:w="72" w:type="dxa"/>
              <w:left w:w="144" w:type="dxa"/>
              <w:bottom w:w="72" w:type="dxa"/>
              <w:right w:w="144" w:type="dxa"/>
            </w:tcMar>
            <w:hideMark/>
          </w:tcPr>
          <w:p w14:paraId="698F56E8" w14:textId="77777777" w:rsidR="00DF2518" w:rsidRPr="00DF2518" w:rsidRDefault="00DF2518" w:rsidP="00DF2518">
            <w:r w:rsidRPr="00DF2518">
              <w:t>h</w:t>
            </w:r>
          </w:p>
        </w:tc>
      </w:tr>
      <w:tr w:rsidR="00DF2518" w:rsidRPr="00DF2518" w14:paraId="5F8D8D83" w14:textId="77777777" w:rsidTr="00DF2518">
        <w:trPr>
          <w:trHeight w:val="584"/>
        </w:trPr>
        <w:tc>
          <w:tcPr>
            <w:tcW w:w="1200" w:type="dxa"/>
            <w:tcBorders>
              <w:top w:val="nil"/>
              <w:left w:val="nil"/>
              <w:bottom w:val="nil"/>
              <w:right w:val="nil"/>
            </w:tcBorders>
            <w:shd w:val="clear" w:color="auto" w:fill="F2F2F2"/>
            <w:tcMar>
              <w:top w:w="72" w:type="dxa"/>
              <w:left w:w="144" w:type="dxa"/>
              <w:bottom w:w="72" w:type="dxa"/>
              <w:right w:w="144" w:type="dxa"/>
            </w:tcMar>
            <w:hideMark/>
          </w:tcPr>
          <w:p w14:paraId="6E191D8E" w14:textId="77777777" w:rsidR="00DF2518" w:rsidRPr="00DF2518" w:rsidRDefault="00DF2518" w:rsidP="00DF2518">
            <w:r w:rsidRPr="00DF2518">
              <w:t>a</w:t>
            </w:r>
          </w:p>
        </w:tc>
        <w:tc>
          <w:tcPr>
            <w:tcW w:w="1200" w:type="dxa"/>
            <w:tcBorders>
              <w:top w:val="nil"/>
              <w:left w:val="nil"/>
              <w:bottom w:val="nil"/>
              <w:right w:val="nil"/>
            </w:tcBorders>
            <w:shd w:val="clear" w:color="auto" w:fill="D9D9D9"/>
            <w:tcMar>
              <w:top w:w="72" w:type="dxa"/>
              <w:left w:w="144" w:type="dxa"/>
              <w:bottom w:w="72" w:type="dxa"/>
              <w:right w:w="144" w:type="dxa"/>
            </w:tcMar>
            <w:hideMark/>
          </w:tcPr>
          <w:p w14:paraId="548FCE9D" w14:textId="77777777" w:rsidR="00DF2518" w:rsidRPr="00DF2518" w:rsidRDefault="00DF2518" w:rsidP="00DF2518">
            <w:r w:rsidRPr="00DF2518">
              <w:t>b</w:t>
            </w:r>
          </w:p>
        </w:tc>
        <w:tc>
          <w:tcPr>
            <w:tcW w:w="1200" w:type="dxa"/>
            <w:tcBorders>
              <w:top w:val="nil"/>
              <w:left w:val="nil"/>
              <w:bottom w:val="nil"/>
              <w:right w:val="nil"/>
            </w:tcBorders>
            <w:shd w:val="clear" w:color="auto" w:fill="BFBFBF"/>
            <w:tcMar>
              <w:top w:w="72" w:type="dxa"/>
              <w:left w:w="144" w:type="dxa"/>
              <w:bottom w:w="72" w:type="dxa"/>
              <w:right w:w="144" w:type="dxa"/>
            </w:tcMar>
            <w:hideMark/>
          </w:tcPr>
          <w:p w14:paraId="2BF64AF5" w14:textId="77777777" w:rsidR="00DF2518" w:rsidRPr="00DF2518" w:rsidRDefault="00DF2518" w:rsidP="00DF2518">
            <w:r w:rsidRPr="00DF2518">
              <w:t>c</w:t>
            </w:r>
          </w:p>
        </w:tc>
        <w:tc>
          <w:tcPr>
            <w:tcW w:w="1200" w:type="dxa"/>
            <w:tcBorders>
              <w:top w:val="nil"/>
              <w:left w:val="nil"/>
              <w:bottom w:val="nil"/>
              <w:right w:val="nil"/>
            </w:tcBorders>
            <w:shd w:val="clear" w:color="auto" w:fill="A6A6A6"/>
            <w:tcMar>
              <w:top w:w="72" w:type="dxa"/>
              <w:left w:w="144" w:type="dxa"/>
              <w:bottom w:w="72" w:type="dxa"/>
              <w:right w:w="144" w:type="dxa"/>
            </w:tcMar>
            <w:hideMark/>
          </w:tcPr>
          <w:p w14:paraId="22A65E64" w14:textId="77777777" w:rsidR="00DF2518" w:rsidRPr="00DF2518" w:rsidRDefault="00DF2518" w:rsidP="00DF2518">
            <w:r w:rsidRPr="00DF2518">
              <w:t>d</w:t>
            </w:r>
          </w:p>
        </w:tc>
        <w:tc>
          <w:tcPr>
            <w:tcW w:w="1200" w:type="dxa"/>
            <w:tcBorders>
              <w:top w:val="nil"/>
              <w:left w:val="nil"/>
              <w:bottom w:val="nil"/>
              <w:right w:val="nil"/>
            </w:tcBorders>
            <w:shd w:val="clear" w:color="auto" w:fill="7F7F7F"/>
            <w:tcMar>
              <w:top w:w="72" w:type="dxa"/>
              <w:left w:w="144" w:type="dxa"/>
              <w:bottom w:w="72" w:type="dxa"/>
              <w:right w:w="144" w:type="dxa"/>
            </w:tcMar>
            <w:hideMark/>
          </w:tcPr>
          <w:p w14:paraId="637FDD72" w14:textId="77777777" w:rsidR="00DF2518" w:rsidRPr="00DF2518" w:rsidRDefault="00DF2518" w:rsidP="00DF2518">
            <w:r w:rsidRPr="00DF2518">
              <w:t>e</w:t>
            </w:r>
          </w:p>
        </w:tc>
        <w:tc>
          <w:tcPr>
            <w:tcW w:w="1200" w:type="dxa"/>
            <w:tcBorders>
              <w:top w:val="nil"/>
              <w:left w:val="nil"/>
              <w:bottom w:val="nil"/>
              <w:right w:val="nil"/>
            </w:tcBorders>
            <w:shd w:val="clear" w:color="auto" w:fill="595959"/>
            <w:tcMar>
              <w:top w:w="72" w:type="dxa"/>
              <w:left w:w="144" w:type="dxa"/>
              <w:bottom w:w="72" w:type="dxa"/>
              <w:right w:w="144" w:type="dxa"/>
            </w:tcMar>
            <w:hideMark/>
          </w:tcPr>
          <w:p w14:paraId="3B5F4451" w14:textId="77777777" w:rsidR="00DF2518" w:rsidRPr="00DF2518" w:rsidRDefault="00DF2518" w:rsidP="00DF2518">
            <w:r w:rsidRPr="00DF2518">
              <w:t>f</w:t>
            </w:r>
          </w:p>
        </w:tc>
        <w:tc>
          <w:tcPr>
            <w:tcW w:w="1200" w:type="dxa"/>
            <w:tcBorders>
              <w:top w:val="nil"/>
              <w:left w:val="nil"/>
              <w:bottom w:val="nil"/>
              <w:right w:val="nil"/>
            </w:tcBorders>
            <w:shd w:val="clear" w:color="auto" w:fill="404040"/>
            <w:tcMar>
              <w:top w:w="72" w:type="dxa"/>
              <w:left w:w="144" w:type="dxa"/>
              <w:bottom w:w="72" w:type="dxa"/>
              <w:right w:w="144" w:type="dxa"/>
            </w:tcMar>
            <w:hideMark/>
          </w:tcPr>
          <w:p w14:paraId="50CCB277" w14:textId="77777777" w:rsidR="00DF2518" w:rsidRPr="00DF2518" w:rsidRDefault="00DF2518" w:rsidP="00DF2518">
            <w:r w:rsidRPr="00DF2518">
              <w:t>g</w:t>
            </w:r>
          </w:p>
        </w:tc>
        <w:tc>
          <w:tcPr>
            <w:tcW w:w="1200" w:type="dxa"/>
            <w:tcBorders>
              <w:top w:val="nil"/>
              <w:left w:val="nil"/>
              <w:bottom w:val="nil"/>
              <w:right w:val="nil"/>
            </w:tcBorders>
            <w:shd w:val="clear" w:color="auto" w:fill="262626"/>
            <w:tcMar>
              <w:top w:w="72" w:type="dxa"/>
              <w:left w:w="144" w:type="dxa"/>
              <w:bottom w:w="72" w:type="dxa"/>
              <w:right w:w="144" w:type="dxa"/>
            </w:tcMar>
            <w:hideMark/>
          </w:tcPr>
          <w:p w14:paraId="57E74D4E" w14:textId="77777777" w:rsidR="00DF2518" w:rsidRPr="00DF2518" w:rsidRDefault="00DF2518" w:rsidP="00DF2518">
            <w:r w:rsidRPr="00DF2518">
              <w:t>h</w:t>
            </w:r>
          </w:p>
        </w:tc>
      </w:tr>
    </w:tbl>
    <w:p w14:paraId="3C511BA2" w14:textId="4D735855" w:rsidR="00DF2518" w:rsidRPr="00DF2518" w:rsidRDefault="00DF2518" w:rsidP="00DF2518">
      <w:pPr>
        <w:pStyle w:val="Beschriftung"/>
      </w:pPr>
      <w:bookmarkStart w:id="52" w:name="_Toc444111692"/>
      <w:r>
        <w:t xml:space="preserve">Abbildung </w:t>
      </w:r>
      <w:fldSimple w:instr=" SEQ Abbildung \* ARABIC ">
        <w:r>
          <w:rPr>
            <w:noProof/>
          </w:rPr>
          <w:t>5</w:t>
        </w:r>
      </w:fldSimple>
      <w:r>
        <w:t>: Image aus Pixelarray</w:t>
      </w:r>
      <w:bookmarkEnd w:id="52"/>
    </w:p>
    <w:p w14:paraId="4D3AB316" w14:textId="77777777" w:rsidR="00A05947" w:rsidRDefault="00A05947" w:rsidP="00A05947">
      <w:r w:rsidRPr="0036272C">
        <w:t xml:space="preserve">Um die Bilder auch in einer </w:t>
      </w:r>
      <w:r>
        <w:t>gut erkennbaren</w:t>
      </w:r>
      <w:r w:rsidRPr="0036272C">
        <w:t xml:space="preserve"> Größe auf der Website präsentieren zu können, müssen diese bei Bedarf noch hochskaliert werden. Das bedeutet z</w:t>
      </w:r>
      <w:r>
        <w:t>um Beispiel,</w:t>
      </w:r>
      <w:r w:rsidRPr="0036272C">
        <w:t xml:space="preserve"> dass ein Bild mit Größe 8x2 (wie </w:t>
      </w:r>
      <w:r>
        <w:t>im</w:t>
      </w:r>
      <w:r w:rsidRPr="0036272C">
        <w:t xml:space="preserve"> Beispiel zuvor) auf eine Größe von 800x200 hochskaliert wird. </w:t>
      </w:r>
    </w:p>
    <w:p w14:paraId="5FF54063" w14:textId="77777777" w:rsidR="00A05947" w:rsidRDefault="00A05947" w:rsidP="00A05947">
      <w:r w:rsidRPr="0036272C">
        <w:t xml:space="preserve">Hierfür wurde ebenfalls ein Algorithmus entwickelt, welcher </w:t>
      </w:r>
      <w:r>
        <w:t>das</w:t>
      </w:r>
      <w:r w:rsidRPr="0036272C">
        <w:t xml:space="preserve"> zuvor erstellte Array verarbeitet. Dazu werden die Pixel eines Frames </w:t>
      </w:r>
      <w:r>
        <w:t>einfach nur repliziert, sodass die Breite des Frames von 1 auf 100 erhöht wird</w:t>
      </w:r>
      <w:r w:rsidRPr="0036272C">
        <w:t xml:space="preserve">. </w:t>
      </w:r>
      <w:r>
        <w:t>Entsprechend wird auch die Höhe um den Faktor 100 verändert.</w:t>
      </w:r>
    </w:p>
    <w:p w14:paraId="4B0593E7" w14:textId="1C62CC55" w:rsidR="00057040" w:rsidRDefault="00A943C7" w:rsidP="00E50BFC">
      <w:pPr>
        <w:pStyle w:val="berschrift1"/>
        <w:numPr>
          <w:ilvl w:val="0"/>
          <w:numId w:val="17"/>
        </w:numPr>
      </w:pPr>
      <w:bookmarkStart w:id="53" w:name="_Toc444111684"/>
      <w:r>
        <w:t>Ausblick</w:t>
      </w:r>
      <w:bookmarkEnd w:id="53"/>
    </w:p>
    <w:p w14:paraId="32991338" w14:textId="77777777" w:rsidR="00293FC7" w:rsidRDefault="00293FC7" w:rsidP="00692D89">
      <w:r>
        <w:t>Jedes Projekt hat weitere Ausbaumöglichkeiten, so auch in HUGO.</w:t>
      </w:r>
    </w:p>
    <w:p w14:paraId="3583093C" w14:textId="77777777" w:rsidR="00293FC7" w:rsidRDefault="00293FC7" w:rsidP="00692D89">
      <w:r>
        <w:t>Die erste Idee ist, dem Anwender auf der Website eigens die Option zu geben, die Zeitintervalle zwischen extrahierten Frames auszuwählen.</w:t>
      </w:r>
    </w:p>
    <w:p w14:paraId="7F061DFB" w14:textId="28A2B552" w:rsidR="00293FC7" w:rsidRDefault="00293FC7" w:rsidP="00692D89">
      <w:r>
        <w:t xml:space="preserve">Dies kann über eine Parameterweitergabe, ähnlich der Übergabe der </w:t>
      </w:r>
      <w:r w:rsidR="00910540">
        <w:t xml:space="preserve">Bucketgröße </w:t>
      </w:r>
      <w:r>
        <w:t>geschehen.</w:t>
      </w:r>
    </w:p>
    <w:p w14:paraId="28B92890" w14:textId="77777777" w:rsidR="00293FC7" w:rsidRDefault="00293FC7" w:rsidP="00692D89"/>
    <w:p w14:paraId="6DCB6517" w14:textId="1FDC7101" w:rsidR="008C0BC1" w:rsidRDefault="00293FC7" w:rsidP="00692D89">
      <w:r>
        <w:t xml:space="preserve">In der aktuellen Version von HUGO wird bereits geprüft, ob das Video zur angegebenen </w:t>
      </w:r>
      <w:r w:rsidR="00910540">
        <w:t xml:space="preserve">Bucketgröße </w:t>
      </w:r>
      <w:r>
        <w:t xml:space="preserve">bereits </w:t>
      </w:r>
      <w:r w:rsidR="002E0E42">
        <w:t>analysiert</w:t>
      </w:r>
      <w:r>
        <w:t xml:space="preserve"> wurde. </w:t>
      </w:r>
      <w:r w:rsidR="00B54DD5">
        <w:t>Allerdings ergibt sich daraus keine Konsequenz. Daher ist eine weitere Idee</w:t>
      </w:r>
      <w:r>
        <w:t xml:space="preserve">, dass abhängig von der Antwort ein dezidierter Prozess angestoßen wird: Ist das Video bereits in der </w:t>
      </w:r>
      <w:r w:rsidR="009F3AC8">
        <w:t>angebenden</w:t>
      </w:r>
      <w:r>
        <w:t xml:space="preserve"> </w:t>
      </w:r>
      <w:r w:rsidR="00910540">
        <w:t xml:space="preserve">Bucketgröße </w:t>
      </w:r>
      <w:r>
        <w:t xml:space="preserve">analysiert worden, so wird das Bild nur noch aus HBase ausgesucht und </w:t>
      </w:r>
      <w:r w:rsidR="009F3AC8">
        <w:t xml:space="preserve">auf der Website </w:t>
      </w:r>
      <w:r>
        <w:t xml:space="preserve">angezeigt, wobei der gesamte Analyseprozess umgegangen wird. Dieser wird gestartet, wenn das Video noch nicht in der angegebenen </w:t>
      </w:r>
      <w:r w:rsidR="00910540">
        <w:t xml:space="preserve">Bucketgröße </w:t>
      </w:r>
      <w:r>
        <w:t>ausgewertet wurde.</w:t>
      </w:r>
    </w:p>
    <w:p w14:paraId="1A18C3EF" w14:textId="77777777" w:rsidR="0079267F" w:rsidRDefault="0079267F" w:rsidP="00692D89"/>
    <w:p w14:paraId="6F066969" w14:textId="275862AE" w:rsidR="00293FC7" w:rsidRDefault="00293FC7" w:rsidP="00692D89">
      <w:r>
        <w:t>Ferner ist die Implementierung einer Abstraktionsschicht mit Pig und Hive möglich. Pig würde genutzt, um die MapReduceabfrage via Pig Latin zu wrappen. Hive früg via HiveQL die Daten im HDFS ab und könnte ebenso</w:t>
      </w:r>
      <w:r w:rsidR="002E0E42">
        <w:t xml:space="preserve"> die Daten Queries in MapReduceJ</w:t>
      </w:r>
      <w:r>
        <w:t>obs übersetzten.</w:t>
      </w:r>
      <w:r w:rsidR="00A5040A">
        <w:t xml:space="preserve"> F</w:t>
      </w:r>
      <w:r w:rsidR="006F0D0B">
        <w:t xml:space="preserve">erner könnten die MapReduce Jobs in Spark umgesetzt werden, um somit die Verarbeitungsgeschwindigkeit zu erhöhen. </w:t>
      </w:r>
    </w:p>
    <w:p w14:paraId="6406E039" w14:textId="77777777" w:rsidR="00293FC7" w:rsidRDefault="00293FC7" w:rsidP="00692D89"/>
    <w:p w14:paraId="76D4C6F1" w14:textId="77777777" w:rsidR="00293FC7" w:rsidRDefault="00293FC7" w:rsidP="00692D89">
      <w:r>
        <w:t>Eine entferntere Vision ist die Ermittlung von durchschnittlichen und dominanten Tönen in Videos. Die Idee kam auf, da der Ablauf ähnlich wäre: Über einen Videolink wird das Video gespeichert und ein Wert pro einem zu definierenden Zeitintervall ausgewertet. Daraus kann dann der durchschnittliche oder dominante Wert, im Falle von Tönen die Frequenzen, ermittelt werden. Präsentiert wird dann das Ergebnis auch über eine Website.</w:t>
      </w:r>
    </w:p>
    <w:p w14:paraId="74AB109E" w14:textId="18D542F6" w:rsidR="00293FC7" w:rsidRPr="00293FC7" w:rsidRDefault="00293FC7" w:rsidP="00692D89">
      <w:r>
        <w:t>Eine gänzlich neue Implementierung erforderte die Zerlegung des Videos in kleine Teile, aus denen dann der Ton extrahiert würde. Ebenso müsste eine Methode zur Einteilung eines bestimmten Tons bzw. zur Ermittlung des Durchschnittstons erarbeitet werden, wobei vom Prinzip her die MapReduce</w:t>
      </w:r>
      <w:r w:rsidR="00AF23D5">
        <w:t xml:space="preserve"> </w:t>
      </w:r>
      <w:r w:rsidR="001C3951">
        <w:t>J</w:t>
      </w:r>
      <w:r>
        <w:t xml:space="preserve">obs gleich </w:t>
      </w:r>
      <w:r w:rsidR="00C86754">
        <w:t>belieben</w:t>
      </w:r>
      <w:r>
        <w:t>.</w:t>
      </w:r>
    </w:p>
    <w:p w14:paraId="63613178" w14:textId="075B8AD6" w:rsidR="00BF648D" w:rsidRDefault="00BF648D" w:rsidP="00E50BFC">
      <w:pPr>
        <w:pStyle w:val="berschrift1"/>
        <w:numPr>
          <w:ilvl w:val="0"/>
          <w:numId w:val="17"/>
        </w:numPr>
      </w:pPr>
      <w:bookmarkStart w:id="54" w:name="_Toc444111685"/>
      <w:r>
        <w:t>Fazit</w:t>
      </w:r>
      <w:bookmarkEnd w:id="54"/>
    </w:p>
    <w:p w14:paraId="4FCD2A73" w14:textId="60A4229A" w:rsidR="00EB0C20" w:rsidRDefault="00EB0C20" w:rsidP="00E46275">
      <w:pPr>
        <w:jc w:val="left"/>
      </w:pPr>
      <w:r>
        <w:t xml:space="preserve">Durch das Projekt HUGO konnte nicht nur ein theoretischer, sondern auch ein praktischer Einblick das Thema Big Data Engineering durch alle Teammitglieder gewonnen werden. Nach anfänglichen Schwierigkeiten sich die MapReduceverfahrensweise reinzudenken, konnten </w:t>
      </w:r>
      <w:r w:rsidR="000366F8">
        <w:t>das Team</w:t>
      </w:r>
      <w:r>
        <w:t xml:space="preserve"> auch aus </w:t>
      </w:r>
      <w:r w:rsidR="000366F8">
        <w:t>seiner</w:t>
      </w:r>
      <w:r>
        <w:t xml:space="preserve"> Sicht komplexere Problematiken lösen. Auch die stückweise </w:t>
      </w:r>
      <w:r>
        <w:lastRenderedPageBreak/>
        <w:t xml:space="preserve">Erarbeitung einzelner Prozesse bis hin zu der Makropipeline konnten </w:t>
      </w:r>
      <w:r w:rsidR="002A2598">
        <w:t>im Team zügig durchgeführt werden</w:t>
      </w:r>
      <w:r>
        <w:t>.</w:t>
      </w:r>
      <w:r w:rsidR="002A2598">
        <w:t xml:space="preserve"> </w:t>
      </w:r>
    </w:p>
    <w:p w14:paraId="7CF4271A" w14:textId="44DA0B67" w:rsidR="00097446" w:rsidRDefault="00097446" w:rsidP="00E46275">
      <w:pPr>
        <w:jc w:val="left"/>
      </w:pPr>
      <w:r>
        <w:t xml:space="preserve">Eine Schwierigkeit </w:t>
      </w:r>
      <w:r w:rsidR="003A5FBF">
        <w:t xml:space="preserve">stellte die Arbeit </w:t>
      </w:r>
      <w:r w:rsidR="003F5343">
        <w:t>mit</w:t>
      </w:r>
      <w:r w:rsidR="004B06BA">
        <w:t xml:space="preserve"> der VM Cloudera Quickstart dar. </w:t>
      </w:r>
      <w:r w:rsidR="00887996">
        <w:t xml:space="preserve">Nicht </w:t>
      </w:r>
      <w:r w:rsidR="007F3613">
        <w:t xml:space="preserve">nur </w:t>
      </w:r>
      <w:r w:rsidR="00887996">
        <w:t xml:space="preserve">im Hinblick auf Performanceaspekte, sondern vor allem im Bereich Robustheit und Verlässlichkeit ist bei dieser definitiv Verbesserungspotential vorhanden. </w:t>
      </w:r>
    </w:p>
    <w:p w14:paraId="1755E8C7" w14:textId="514CAB0F" w:rsidR="00AF23D5" w:rsidRDefault="00EB0C20" w:rsidP="00E46275">
      <w:pPr>
        <w:jc w:val="left"/>
      </w:pPr>
      <w:r>
        <w:t xml:space="preserve">Aus Zeitmangel wurde an einigen Stellen auf Performanceverbesserungen </w:t>
      </w:r>
      <w:r w:rsidR="003A7D89">
        <w:t xml:space="preserve">des Codes </w:t>
      </w:r>
      <w:r>
        <w:t>verzichtet, die, neben den</w:t>
      </w:r>
      <w:r w:rsidR="00E46275">
        <w:t xml:space="preserve"> im Ausblick bereits erwähnten P</w:t>
      </w:r>
      <w:r>
        <w:t>unkten, bei einer neuen Ve</w:t>
      </w:r>
      <w:r w:rsidR="00E46275">
        <w:t xml:space="preserve">rsion umgesetzt werden können. </w:t>
      </w:r>
    </w:p>
    <w:p w14:paraId="3AD30565" w14:textId="77777777" w:rsidR="000A4157" w:rsidRDefault="000A4157" w:rsidP="00692D89"/>
    <w:p w14:paraId="6040A767" w14:textId="32B87535" w:rsidR="00455EBB" w:rsidRDefault="00754B9A" w:rsidP="00051C35">
      <w:pPr>
        <w:pStyle w:val="CitaviBibliographyHeading"/>
        <w:numPr>
          <w:ilvl w:val="0"/>
          <w:numId w:val="29"/>
        </w:numPr>
        <w:jc w:val="both"/>
      </w:pPr>
      <w:r>
        <w:fldChar w:fldCharType="begin"/>
      </w:r>
      <w:r w:rsidR="00455EBB">
        <w:rPr>
          <w:lang w:val="en-GB"/>
        </w:rPr>
        <w:instrText>ADDIN CITAVI.BIBLIOGRAPHY PD94bWwgdmVyc2lvbj0iMS4wIiBlbmNvZGluZz0idXRmLTE2Ij8+PEJpYmxpb2dyYXBoeT48QWRkSW5WZXJzaW9uPjUuMi4wLjg8L0FkZEluVmVyc2lvbj48SWQ+NTk1ZGViZTctYjUxMS00MTBhLTlmZGQtZjk2ZjQ4NmEwMTI3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TdGF0aXN0YSAoSnVsaSAyMDE1KTogVHViZWZpbHRlci4gRHVyY2hzY2huaXR0bGljaGVyIFVwbG9hZCB2b24gVmlkZW9tYXRlcmlhbCBiZWkgWW91VHViZSBwcm8gTWludXRlIHZvbiBpbiBhdXNnZXfDpGhsdGVuIE1vbmF0ZW4gdm9uIE1haSAyMDA4IGJpcyBEZXplbWJlciAyMDE1IChpbiBTdHVuZGVuKS4gaHR0cDovL2RlLnN0YXRpc3RhLmNvbS9zdGF0aXN0aWsvZGF0ZW4vc3R1ZGllLzIwNzMyMS91bWZyYWdlL</w:instrText>
      </w:r>
      <w:r w:rsidR="00455EBB" w:rsidRPr="00455EBB">
        <w:instrText>3VwbG9hZC12b24tdmlkZW9tYXRlcmlhbC1iZWkteW91dHViZS1wcm8tbWludXRlLXplaXRyZWloZS8uIEFiZ2VydWZlbiBhbSAyNC4wMi4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MdWJsaW5za3ksIEIsIFNtaXRoLCBLVCwgWWFrdWJvdmljaCwgQSAoMjAxMyk6IFByb2Zlc3Npb25hbCBIYWRvb3Agc29sdXRpb25zLiBXcm94IFdpbGV5LCBJbmRpYW5hcG9saXMsIEluZC48L1RleHQ+PC9UZXh0VW5pdD48L1RleHRVbml0cz48L0NpdGF0aW9uPjwvQ2l0YXRpb25zPjwvQmlibGlvZ3JhcGh5Q2l0YXRpb24+PC9CaWJsaW9ncmFwaHk+</w:instrText>
      </w:r>
      <w:r>
        <w:fldChar w:fldCharType="separate"/>
      </w:r>
      <w:bookmarkStart w:id="55" w:name="_CTVBIBLIOGRAPHY1"/>
      <w:bookmarkStart w:id="56" w:name="_Toc444111686"/>
      <w:bookmarkEnd w:id="55"/>
      <w:r w:rsidR="00455EBB">
        <w:t>Literaturverzeichnis</w:t>
      </w:r>
      <w:bookmarkEnd w:id="56"/>
    </w:p>
    <w:p w14:paraId="29089105" w14:textId="77777777" w:rsidR="00455EBB" w:rsidRDefault="00455EBB" w:rsidP="00455EBB">
      <w:pPr>
        <w:pStyle w:val="CitaviBibliographyEntry"/>
      </w:pPr>
      <w:r>
        <w:t>[1]</w:t>
      </w:r>
      <w:r>
        <w:tab/>
      </w:r>
      <w:bookmarkStart w:id="57" w:name="_CTVL001f5c88b7989db44a4a2afdb923f747348"/>
      <w:r>
        <w:t>Statista (Juli 2015): Tubefilter. Durchschnittlicher Upload von Videomaterial bei YouTube pro Minute von in ausgewählten Monaten von Mai 2008 bis Dezember 2015 (in Stunden). http://de.statista.com/statistik/daten/studie/207321/umfrage/upload-von-videomaterial-bei-youtube-pro-minute-zeitreihe/. Abgerufen am 24.02.2016.</w:t>
      </w:r>
    </w:p>
    <w:bookmarkEnd w:id="57"/>
    <w:p w14:paraId="0DC612EB" w14:textId="57D7B4C7" w:rsidR="00754B9A" w:rsidRPr="00455EBB" w:rsidRDefault="00455EBB" w:rsidP="00455EBB">
      <w:pPr>
        <w:pStyle w:val="CitaviBibliographyEntry"/>
      </w:pPr>
      <w:r w:rsidRPr="00910540">
        <w:rPr>
          <w:lang w:val="en-US"/>
        </w:rPr>
        <w:t>[2]</w:t>
      </w:r>
      <w:r w:rsidRPr="00910540">
        <w:rPr>
          <w:lang w:val="en-US"/>
        </w:rPr>
        <w:tab/>
      </w:r>
      <w:bookmarkStart w:id="58" w:name="_CTVL001c9e3690245534463922e5b60db16b636"/>
      <w:r w:rsidRPr="00910540">
        <w:rPr>
          <w:lang w:val="en-US"/>
        </w:rPr>
        <w:t xml:space="preserve">Lublinsky, B, Smith, KT, Yakubovich, A (2013): Professional Hadoop solutions. </w:t>
      </w:r>
      <w:r>
        <w:t>Wrox Wiley, Indianapolis, Ind.</w:t>
      </w:r>
      <w:bookmarkEnd w:id="58"/>
      <w:r w:rsidR="00754B9A">
        <w:fldChar w:fldCharType="end"/>
      </w:r>
    </w:p>
    <w:p w14:paraId="6A958BE3" w14:textId="77777777" w:rsidR="00E83811" w:rsidRDefault="00E83811" w:rsidP="00754B9A">
      <w:pPr>
        <w:pStyle w:val="CitaviBibliographyEntry"/>
      </w:pPr>
    </w:p>
    <w:p w14:paraId="0E4C7AD9" w14:textId="1A0C294E" w:rsidR="00491DBB" w:rsidRDefault="0080521C" w:rsidP="00051C35">
      <w:pPr>
        <w:pStyle w:val="berschrift1"/>
        <w:numPr>
          <w:ilvl w:val="0"/>
          <w:numId w:val="29"/>
        </w:numPr>
      </w:pPr>
      <w:bookmarkStart w:id="59" w:name="_Toc444111687"/>
      <w:r>
        <w:t>Bilderverzei</w:t>
      </w:r>
      <w:r w:rsidR="00491DBB">
        <w:t>chnis</w:t>
      </w:r>
      <w:bookmarkEnd w:id="59"/>
    </w:p>
    <w:p w14:paraId="66DF3687" w14:textId="34F58A7B" w:rsidR="0080521C" w:rsidRDefault="00792426" w:rsidP="00491DBB">
      <w:pPr>
        <w:pStyle w:val="CitaviBibliographyEntry"/>
        <w:numPr>
          <w:ilvl w:val="0"/>
          <w:numId w:val="28"/>
        </w:numPr>
      </w:pPr>
      <w:hyperlink r:id="rId13" w:history="1">
        <w:r w:rsidR="0080521C" w:rsidRPr="0000760A">
          <w:rPr>
            <w:rStyle w:val="Link"/>
          </w:rPr>
          <w:t>https://upload.wikimedia.org/wikipedia/commons/thumb/4/41/Commons-logo-en.svg/608px-Commons-logo-en.svg.png</w:t>
        </w:r>
      </w:hyperlink>
      <w:r w:rsidR="00A0138E">
        <w:t>, Abgerufen am 24.02.2016</w:t>
      </w:r>
    </w:p>
    <w:p w14:paraId="5ADD1AC7" w14:textId="0C61BB07" w:rsidR="00AB4280" w:rsidRDefault="00792426" w:rsidP="000B6E21">
      <w:pPr>
        <w:pStyle w:val="CitaviBibliographyEntry"/>
        <w:numPr>
          <w:ilvl w:val="0"/>
          <w:numId w:val="28"/>
        </w:numPr>
      </w:pPr>
      <w:hyperlink r:id="rId14" w:history="1">
        <w:r w:rsidR="00AB4280" w:rsidRPr="0000760A">
          <w:rPr>
            <w:rStyle w:val="Link"/>
          </w:rPr>
          <w:t>http://www.xuggle.com/public/images/xuggle-logo.png</w:t>
        </w:r>
      </w:hyperlink>
      <w:r w:rsidR="00AB4280">
        <w:t>, Abgerufen am 24.02.2016</w:t>
      </w:r>
    </w:p>
    <w:p w14:paraId="6E543FB8" w14:textId="77777777" w:rsidR="0080521C" w:rsidRPr="00455EBB" w:rsidRDefault="0080521C" w:rsidP="00754B9A">
      <w:pPr>
        <w:pStyle w:val="CitaviBibliographyEntry"/>
      </w:pPr>
    </w:p>
    <w:sectPr w:rsidR="0080521C" w:rsidRPr="00455EBB" w:rsidSect="0055790C">
      <w:footerReference w:type="default" r:id="rId15"/>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C4EEA0" w14:textId="77777777" w:rsidR="00792426" w:rsidRDefault="00792426" w:rsidP="00692D89">
      <w:r>
        <w:separator/>
      </w:r>
    </w:p>
    <w:p w14:paraId="78033F2C" w14:textId="77777777" w:rsidR="00792426" w:rsidRDefault="00792426" w:rsidP="00692D89"/>
  </w:endnote>
  <w:endnote w:type="continuationSeparator" w:id="0">
    <w:p w14:paraId="78B26AB3" w14:textId="77777777" w:rsidR="00792426" w:rsidRDefault="00792426" w:rsidP="00692D89">
      <w:r>
        <w:continuationSeparator/>
      </w:r>
    </w:p>
    <w:p w14:paraId="6FB447F7" w14:textId="77777777" w:rsidR="00792426" w:rsidRDefault="00792426" w:rsidP="00692D8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Consolas">
    <w:panose1 w:val="020B0609020204030204"/>
    <w:charset w:val="00"/>
    <w:family w:val="auto"/>
    <w:pitch w:val="variable"/>
    <w:sig w:usb0="E10002FF" w:usb1="4000FCFF" w:usb2="00000009" w:usb3="00000000" w:csb0="0000019F" w:csb1="00000000"/>
  </w:font>
  <w:font w:name="Segoe UI">
    <w:charset w:val="00"/>
    <w:family w:val="swiss"/>
    <w:pitch w:val="variable"/>
    <w:sig w:usb0="E4002EFF" w:usb1="C000E47F" w:usb2="00000009" w:usb3="00000000" w:csb0="000001FF" w:csb1="00000000"/>
  </w:font>
  <w:font w:name="MingLiU">
    <w:panose1 w:val="02020509000000000000"/>
    <w:charset w:val="88"/>
    <w:family w:val="auto"/>
    <w:pitch w:val="variable"/>
    <w:sig w:usb0="A00002FF" w:usb1="28CFFCFA" w:usb2="00000016" w:usb3="00000000" w:csb0="001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05E04E" w14:textId="77777777" w:rsidR="003B0640" w:rsidRDefault="003B0640" w:rsidP="00DB0E4C">
    <w:pPr>
      <w:pStyle w:val="Fuzeile"/>
      <w:jc w:val="right"/>
      <w:rPr>
        <w:rStyle w:val="Seitenzahl"/>
      </w:rPr>
    </w:pPr>
    <w:r>
      <w:rPr>
        <w:rStyle w:val="Seitenzahl"/>
      </w:rPr>
      <w:fldChar w:fldCharType="begin"/>
    </w:r>
    <w:r>
      <w:rPr>
        <w:rStyle w:val="Seitenzahl"/>
      </w:rPr>
      <w:instrText xml:space="preserve">PAGE  </w:instrText>
    </w:r>
    <w:r>
      <w:rPr>
        <w:rStyle w:val="Seitenzahl"/>
      </w:rPr>
      <w:fldChar w:fldCharType="separate"/>
    </w:r>
    <w:r w:rsidR="000C42BD">
      <w:rPr>
        <w:rStyle w:val="Seitenzahl"/>
        <w:noProof/>
      </w:rPr>
      <w:t>II</w:t>
    </w:r>
    <w:r>
      <w:rPr>
        <w:rStyle w:val="Seitenzahl"/>
      </w:rPr>
      <w:fldChar w:fldCharType="end"/>
    </w:r>
  </w:p>
  <w:p w14:paraId="607AE7C7" w14:textId="77777777" w:rsidR="003B0640" w:rsidRDefault="003B0640" w:rsidP="00692D89">
    <w:pPr>
      <w:pStyle w:val="Fuzeil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E7189A" w14:textId="77777777" w:rsidR="003B0640" w:rsidRDefault="003B0640" w:rsidP="00DB0E4C">
    <w:pPr>
      <w:pStyle w:val="Fuzeile"/>
      <w:jc w:val="right"/>
      <w:rPr>
        <w:rStyle w:val="Seitenzahl"/>
      </w:rPr>
    </w:pPr>
    <w:r>
      <w:rPr>
        <w:rStyle w:val="Seitenzahl"/>
      </w:rPr>
      <w:fldChar w:fldCharType="begin"/>
    </w:r>
    <w:r>
      <w:rPr>
        <w:rStyle w:val="Seitenzahl"/>
      </w:rPr>
      <w:instrText xml:space="preserve">PAGE  </w:instrText>
    </w:r>
    <w:r>
      <w:rPr>
        <w:rStyle w:val="Seitenzahl"/>
      </w:rPr>
      <w:fldChar w:fldCharType="separate"/>
    </w:r>
    <w:r w:rsidR="000C42BD">
      <w:rPr>
        <w:rStyle w:val="Seitenzahl"/>
        <w:noProof/>
      </w:rPr>
      <w:t>19</w:t>
    </w:r>
    <w:r>
      <w:rPr>
        <w:rStyle w:val="Seitenzahl"/>
      </w:rPr>
      <w:fldChar w:fldCharType="end"/>
    </w:r>
  </w:p>
  <w:p w14:paraId="3EA7B55F" w14:textId="77777777" w:rsidR="003B0640" w:rsidRDefault="003B0640" w:rsidP="00692D89">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B79D27" w14:textId="77777777" w:rsidR="00792426" w:rsidRDefault="00792426" w:rsidP="00692D89">
      <w:r>
        <w:separator/>
      </w:r>
    </w:p>
    <w:p w14:paraId="7114D6E1" w14:textId="77777777" w:rsidR="00792426" w:rsidRDefault="00792426" w:rsidP="00692D89"/>
  </w:footnote>
  <w:footnote w:type="continuationSeparator" w:id="0">
    <w:p w14:paraId="3BFE9AB8" w14:textId="77777777" w:rsidR="00792426" w:rsidRDefault="00792426" w:rsidP="00692D89">
      <w:r>
        <w:continuationSeparator/>
      </w:r>
    </w:p>
    <w:p w14:paraId="318247D5" w14:textId="77777777" w:rsidR="00792426" w:rsidRDefault="00792426" w:rsidP="00692D89"/>
  </w:footnote>
  <w:footnote w:id="1">
    <w:p w14:paraId="55827496" w14:textId="77777777" w:rsidR="003B0640" w:rsidRPr="00E81C26" w:rsidRDefault="003B0640" w:rsidP="000341D4">
      <w:pPr>
        <w:pStyle w:val="Funotentext"/>
        <w:rPr>
          <w:lang w:val="en-GB"/>
        </w:rPr>
      </w:pPr>
      <w:r>
        <w:rPr>
          <w:rStyle w:val="Funotenzeichen"/>
        </w:rPr>
        <w:footnoteRef/>
      </w:r>
      <w:r w:rsidRPr="00E81C26">
        <w:rPr>
          <w:lang w:val="en-GB"/>
        </w:rPr>
        <w:t xml:space="preserve"> </w:t>
      </w:r>
      <w:r w:rsidRPr="00E81C26">
        <w:rPr>
          <w:rStyle w:val="SchwacherVerweis"/>
          <w:lang w:val="en-GB"/>
        </w:rPr>
        <w:t>http://docs.python-requests.org/en/master/</w:t>
      </w:r>
    </w:p>
  </w:footnote>
  <w:footnote w:id="2">
    <w:p w14:paraId="08BF9269" w14:textId="77777777" w:rsidR="003B0640" w:rsidRPr="00E81C26" w:rsidRDefault="003B0640" w:rsidP="000341D4">
      <w:pPr>
        <w:pStyle w:val="Funotentext"/>
        <w:rPr>
          <w:lang w:val="en-GB"/>
        </w:rPr>
      </w:pPr>
      <w:r>
        <w:rPr>
          <w:rStyle w:val="Funotenzeichen"/>
        </w:rPr>
        <w:footnoteRef/>
      </w:r>
      <w:r w:rsidRPr="00E81C26">
        <w:rPr>
          <w:rStyle w:val="SchwacherVerweis"/>
          <w:lang w:val="en-GB"/>
        </w:rPr>
        <w:t xml:space="preserve"> https://github.com/bwhite/hadoopy.git</w:t>
      </w:r>
    </w:p>
  </w:footnote>
  <w:footnote w:id="3">
    <w:p w14:paraId="21FA0978" w14:textId="509CED2C" w:rsidR="003B0640" w:rsidRPr="00910540" w:rsidRDefault="003B0640">
      <w:pPr>
        <w:pStyle w:val="Funotentext"/>
        <w:rPr>
          <w:lang w:val="en-GB"/>
        </w:rPr>
      </w:pPr>
      <w:r>
        <w:rPr>
          <w:rStyle w:val="Funotenzeichen"/>
        </w:rPr>
        <w:footnoteRef/>
      </w:r>
      <w:r w:rsidRPr="00910540">
        <w:rPr>
          <w:lang w:val="en-GB"/>
        </w:rPr>
        <w:t xml:space="preserve"> </w:t>
      </w:r>
      <w:r w:rsidRPr="00910540">
        <w:rPr>
          <w:rStyle w:val="SchwacherVerweis"/>
          <w:lang w:val="en-GB"/>
        </w:rPr>
        <w:t>http://www.xuggle.com/xuggler</w:t>
      </w:r>
    </w:p>
  </w:footnote>
  <w:footnote w:id="4">
    <w:p w14:paraId="20926A54" w14:textId="2D37BB88" w:rsidR="003B0640" w:rsidRPr="00910540" w:rsidRDefault="003B0640">
      <w:pPr>
        <w:pStyle w:val="Funotentext"/>
        <w:rPr>
          <w:lang w:val="en-GB"/>
        </w:rPr>
      </w:pPr>
      <w:r>
        <w:rPr>
          <w:rStyle w:val="Funotenzeichen"/>
        </w:rPr>
        <w:footnoteRef/>
      </w:r>
      <w:r w:rsidRPr="00910540">
        <w:rPr>
          <w:lang w:val="en-GB"/>
        </w:rPr>
        <w:t xml:space="preserve"> </w:t>
      </w:r>
      <w:r w:rsidRPr="00910540">
        <w:rPr>
          <w:rStyle w:val="SchwacherVerweis"/>
          <w:lang w:val="en-GB"/>
        </w:rPr>
        <w:t>http://www.ffmpeg.org/</w:t>
      </w:r>
    </w:p>
  </w:footnote>
  <w:footnote w:id="5">
    <w:p w14:paraId="28889BD4" w14:textId="546620AF" w:rsidR="003B0640" w:rsidRPr="00910540" w:rsidRDefault="003B0640">
      <w:pPr>
        <w:pStyle w:val="Funotentext"/>
        <w:rPr>
          <w:lang w:val="en-US"/>
        </w:rPr>
      </w:pPr>
      <w:r>
        <w:rPr>
          <w:rStyle w:val="Funotenzeichen"/>
        </w:rPr>
        <w:footnoteRef/>
      </w:r>
      <w:r w:rsidRPr="00910540">
        <w:rPr>
          <w:lang w:val="en-US"/>
        </w:rPr>
        <w:t xml:space="preserve"> </w:t>
      </w:r>
      <w:r w:rsidRPr="00910540">
        <w:rPr>
          <w:rStyle w:val="SchwacherVerweis"/>
          <w:lang w:val="en-US"/>
        </w:rPr>
        <w:t>https://travis-ci.org/</w:t>
      </w:r>
    </w:p>
  </w:footnote>
  <w:footnote w:id="6">
    <w:p w14:paraId="0FEEBBD7" w14:textId="4C653BF9" w:rsidR="003B0640" w:rsidRPr="00910540" w:rsidRDefault="003B0640">
      <w:pPr>
        <w:pStyle w:val="Funotentext"/>
        <w:rPr>
          <w:lang w:val="en-US"/>
        </w:rPr>
      </w:pPr>
      <w:r>
        <w:rPr>
          <w:rStyle w:val="Funotenzeichen"/>
        </w:rPr>
        <w:footnoteRef/>
      </w:r>
      <w:r w:rsidRPr="00910540">
        <w:rPr>
          <w:lang w:val="en-US"/>
        </w:rPr>
        <w:t xml:space="preserve"> </w:t>
      </w:r>
      <w:r w:rsidRPr="00910540">
        <w:rPr>
          <w:rStyle w:val="SchwacherVerweis"/>
          <w:lang w:val="en-US"/>
        </w:rPr>
        <w:t>https://github.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2EE2E2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114CCC98"/>
    <w:lvl w:ilvl="0">
      <w:start w:val="1"/>
      <w:numFmt w:val="decimal"/>
      <w:pStyle w:val="Listennummer5"/>
      <w:lvlText w:val="%1."/>
      <w:lvlJc w:val="left"/>
      <w:pPr>
        <w:tabs>
          <w:tab w:val="num" w:pos="1492"/>
        </w:tabs>
        <w:ind w:left="1492" w:hanging="360"/>
      </w:pPr>
    </w:lvl>
  </w:abstractNum>
  <w:abstractNum w:abstractNumId="2">
    <w:nsid w:val="FFFFFF7D"/>
    <w:multiLevelType w:val="singleLevel"/>
    <w:tmpl w:val="D25EEE88"/>
    <w:lvl w:ilvl="0">
      <w:start w:val="1"/>
      <w:numFmt w:val="decimal"/>
      <w:pStyle w:val="Listennummer4"/>
      <w:lvlText w:val="%1."/>
      <w:lvlJc w:val="left"/>
      <w:pPr>
        <w:tabs>
          <w:tab w:val="num" w:pos="1209"/>
        </w:tabs>
        <w:ind w:left="1209" w:hanging="360"/>
      </w:pPr>
    </w:lvl>
  </w:abstractNum>
  <w:abstractNum w:abstractNumId="3">
    <w:nsid w:val="FFFFFF7E"/>
    <w:multiLevelType w:val="singleLevel"/>
    <w:tmpl w:val="9078F8EA"/>
    <w:lvl w:ilvl="0">
      <w:start w:val="1"/>
      <w:numFmt w:val="decimal"/>
      <w:pStyle w:val="Listennummer3"/>
      <w:lvlText w:val="%1."/>
      <w:lvlJc w:val="left"/>
      <w:pPr>
        <w:tabs>
          <w:tab w:val="num" w:pos="926"/>
        </w:tabs>
        <w:ind w:left="926" w:hanging="360"/>
      </w:pPr>
    </w:lvl>
  </w:abstractNum>
  <w:abstractNum w:abstractNumId="4">
    <w:nsid w:val="FFFFFF7F"/>
    <w:multiLevelType w:val="singleLevel"/>
    <w:tmpl w:val="C83646A8"/>
    <w:lvl w:ilvl="0">
      <w:start w:val="1"/>
      <w:numFmt w:val="decimal"/>
      <w:pStyle w:val="Listennummer2"/>
      <w:lvlText w:val="%1."/>
      <w:lvlJc w:val="left"/>
      <w:pPr>
        <w:tabs>
          <w:tab w:val="num" w:pos="643"/>
        </w:tabs>
        <w:ind w:left="643" w:hanging="360"/>
      </w:pPr>
    </w:lvl>
  </w:abstractNum>
  <w:abstractNum w:abstractNumId="5">
    <w:nsid w:val="FFFFFF80"/>
    <w:multiLevelType w:val="singleLevel"/>
    <w:tmpl w:val="F2C07A7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6">
    <w:nsid w:val="FFFFFF81"/>
    <w:multiLevelType w:val="singleLevel"/>
    <w:tmpl w:val="13F27A9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7">
    <w:nsid w:val="FFFFFF82"/>
    <w:multiLevelType w:val="singleLevel"/>
    <w:tmpl w:val="1B2852D6"/>
    <w:lvl w:ilvl="0">
      <w:start w:val="1"/>
      <w:numFmt w:val="bullet"/>
      <w:pStyle w:val="Aufzhlungszeichen3"/>
      <w:lvlText w:val=""/>
      <w:lvlJc w:val="left"/>
      <w:pPr>
        <w:tabs>
          <w:tab w:val="num" w:pos="926"/>
        </w:tabs>
        <w:ind w:left="926" w:hanging="360"/>
      </w:pPr>
      <w:rPr>
        <w:rFonts w:ascii="Symbol" w:hAnsi="Symbol" w:hint="default"/>
      </w:rPr>
    </w:lvl>
  </w:abstractNum>
  <w:abstractNum w:abstractNumId="8">
    <w:nsid w:val="FFFFFF83"/>
    <w:multiLevelType w:val="singleLevel"/>
    <w:tmpl w:val="DB6403AC"/>
    <w:lvl w:ilvl="0">
      <w:start w:val="1"/>
      <w:numFmt w:val="bullet"/>
      <w:pStyle w:val="Aufzhlungszeichen2"/>
      <w:lvlText w:val=""/>
      <w:lvlJc w:val="left"/>
      <w:pPr>
        <w:tabs>
          <w:tab w:val="num" w:pos="643"/>
        </w:tabs>
        <w:ind w:left="643" w:hanging="360"/>
      </w:pPr>
      <w:rPr>
        <w:rFonts w:ascii="Symbol" w:hAnsi="Symbol" w:hint="default"/>
      </w:rPr>
    </w:lvl>
  </w:abstractNum>
  <w:abstractNum w:abstractNumId="9">
    <w:nsid w:val="FFFFFF88"/>
    <w:multiLevelType w:val="singleLevel"/>
    <w:tmpl w:val="6C404DA2"/>
    <w:lvl w:ilvl="0">
      <w:start w:val="1"/>
      <w:numFmt w:val="decimal"/>
      <w:pStyle w:val="Listennummer"/>
      <w:lvlText w:val="%1."/>
      <w:lvlJc w:val="left"/>
      <w:pPr>
        <w:tabs>
          <w:tab w:val="num" w:pos="360"/>
        </w:tabs>
        <w:ind w:left="360" w:hanging="360"/>
      </w:pPr>
    </w:lvl>
  </w:abstractNum>
  <w:abstractNum w:abstractNumId="10">
    <w:nsid w:val="FFFFFF89"/>
    <w:multiLevelType w:val="singleLevel"/>
    <w:tmpl w:val="611A9EA0"/>
    <w:lvl w:ilvl="0">
      <w:start w:val="1"/>
      <w:numFmt w:val="bullet"/>
      <w:pStyle w:val="Aufzhlungszeichen"/>
      <w:lvlText w:val=""/>
      <w:lvlJc w:val="left"/>
      <w:pPr>
        <w:tabs>
          <w:tab w:val="num" w:pos="360"/>
        </w:tabs>
        <w:ind w:left="360" w:hanging="360"/>
      </w:pPr>
      <w:rPr>
        <w:rFonts w:ascii="Symbol" w:hAnsi="Symbol" w:hint="default"/>
      </w:rPr>
    </w:lvl>
  </w:abstractNum>
  <w:abstractNum w:abstractNumId="11">
    <w:nsid w:val="08DB6A7A"/>
    <w:multiLevelType w:val="hybridMultilevel"/>
    <w:tmpl w:val="2E3E66C8"/>
    <w:lvl w:ilvl="0" w:tplc="74321920">
      <w:start w:val="2"/>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0EC83C3D"/>
    <w:multiLevelType w:val="hybridMultilevel"/>
    <w:tmpl w:val="3A4E16E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1BA24671"/>
    <w:multiLevelType w:val="multilevel"/>
    <w:tmpl w:val="CB480C0A"/>
    <w:lvl w:ilvl="0">
      <w:start w:val="2"/>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nsid w:val="1D527CDD"/>
    <w:multiLevelType w:val="hybridMultilevel"/>
    <w:tmpl w:val="3B42D03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1FB81F44"/>
    <w:multiLevelType w:val="hybridMultilevel"/>
    <w:tmpl w:val="5C46768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207A18A6"/>
    <w:multiLevelType w:val="multilevel"/>
    <w:tmpl w:val="E1228E5A"/>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nsid w:val="263F7F88"/>
    <w:multiLevelType w:val="multilevel"/>
    <w:tmpl w:val="CB480C0A"/>
    <w:lvl w:ilvl="0">
      <w:start w:val="2"/>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nsid w:val="30C24789"/>
    <w:multiLevelType w:val="hybridMultilevel"/>
    <w:tmpl w:val="A7E227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327732D9"/>
    <w:multiLevelType w:val="multilevel"/>
    <w:tmpl w:val="CB480C0A"/>
    <w:lvl w:ilvl="0">
      <w:start w:val="2"/>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0">
    <w:nsid w:val="43375B4B"/>
    <w:multiLevelType w:val="hybridMultilevel"/>
    <w:tmpl w:val="38C8CF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4ACD6D17"/>
    <w:multiLevelType w:val="hybridMultilevel"/>
    <w:tmpl w:val="5C4AE912"/>
    <w:lvl w:ilvl="0" w:tplc="86640C32">
      <w:start w:val="1"/>
      <w:numFmt w:val="decimal"/>
      <w:lvlText w:val="(%1)"/>
      <w:lvlJc w:val="left"/>
      <w:pPr>
        <w:ind w:left="750" w:hanging="39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4CB57B4E"/>
    <w:multiLevelType w:val="multilevel"/>
    <w:tmpl w:val="952AF732"/>
    <w:lvl w:ilvl="0">
      <w:start w:val="6"/>
      <w:numFmt w:val="decimal"/>
      <w:lvlText w:val="%1."/>
      <w:lvlJc w:val="left"/>
      <w:pPr>
        <w:ind w:left="750" w:hanging="39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nsid w:val="4F9B3615"/>
    <w:multiLevelType w:val="multilevel"/>
    <w:tmpl w:val="CB480C0A"/>
    <w:lvl w:ilvl="0">
      <w:start w:val="2"/>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4">
    <w:nsid w:val="53A40CB7"/>
    <w:multiLevelType w:val="multilevel"/>
    <w:tmpl w:val="E1228E5A"/>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5">
    <w:nsid w:val="5AD90499"/>
    <w:multiLevelType w:val="hybridMultilevel"/>
    <w:tmpl w:val="0FAEE62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nsid w:val="5C5D1FC0"/>
    <w:multiLevelType w:val="multilevel"/>
    <w:tmpl w:val="CB480C0A"/>
    <w:lvl w:ilvl="0">
      <w:start w:val="2"/>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7">
    <w:nsid w:val="78F9372F"/>
    <w:multiLevelType w:val="multilevel"/>
    <w:tmpl w:val="CB480C0A"/>
    <w:lvl w:ilvl="0">
      <w:start w:val="2"/>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8">
    <w:nsid w:val="7D9E6F6D"/>
    <w:multiLevelType w:val="hybridMultilevel"/>
    <w:tmpl w:val="8C7268CA"/>
    <w:lvl w:ilvl="0" w:tplc="2F92599E">
      <w:numFmt w:val="bullet"/>
      <w:lvlText w:val="-"/>
      <w:lvlJc w:val="left"/>
      <w:pPr>
        <w:ind w:left="720" w:hanging="360"/>
      </w:pPr>
      <w:rPr>
        <w:rFonts w:ascii="Calibri" w:eastAsiaTheme="minorHAnsi" w:hAnsi="Calibri"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8"/>
  </w:num>
  <w:num w:numId="2">
    <w:abstractNumId w:val="18"/>
  </w:num>
  <w:num w:numId="3">
    <w:abstractNumId w:val="12"/>
  </w:num>
  <w:num w:numId="4">
    <w:abstractNumId w:val="15"/>
  </w:num>
  <w:num w:numId="5">
    <w:abstractNumId w:val="25"/>
  </w:num>
  <w:num w:numId="6">
    <w:abstractNumId w:val="0"/>
  </w:num>
  <w:num w:numId="7">
    <w:abstractNumId w:val="16"/>
  </w:num>
  <w:num w:numId="8">
    <w:abstractNumId w:val="19"/>
  </w:num>
  <w:num w:numId="9">
    <w:abstractNumId w:val="11"/>
  </w:num>
  <w:num w:numId="10">
    <w:abstractNumId w:val="24"/>
  </w:num>
  <w:num w:numId="11">
    <w:abstractNumId w:val="13"/>
  </w:num>
  <w:num w:numId="12">
    <w:abstractNumId w:val="26"/>
  </w:num>
  <w:num w:numId="13">
    <w:abstractNumId w:val="23"/>
  </w:num>
  <w:num w:numId="14">
    <w:abstractNumId w:val="17"/>
  </w:num>
  <w:num w:numId="15">
    <w:abstractNumId w:val="20"/>
  </w:num>
  <w:num w:numId="16">
    <w:abstractNumId w:val="14"/>
  </w:num>
  <w:num w:numId="17">
    <w:abstractNumId w:val="27"/>
  </w:num>
  <w:num w:numId="18">
    <w:abstractNumId w:val="1"/>
  </w:num>
  <w:num w:numId="19">
    <w:abstractNumId w:val="2"/>
  </w:num>
  <w:num w:numId="20">
    <w:abstractNumId w:val="3"/>
  </w:num>
  <w:num w:numId="21">
    <w:abstractNumId w:val="4"/>
  </w:num>
  <w:num w:numId="22">
    <w:abstractNumId w:val="5"/>
  </w:num>
  <w:num w:numId="23">
    <w:abstractNumId w:val="6"/>
  </w:num>
  <w:num w:numId="24">
    <w:abstractNumId w:val="7"/>
  </w:num>
  <w:num w:numId="25">
    <w:abstractNumId w:val="8"/>
  </w:num>
  <w:num w:numId="26">
    <w:abstractNumId w:val="9"/>
  </w:num>
  <w:num w:numId="27">
    <w:abstractNumId w:val="10"/>
  </w:num>
  <w:num w:numId="28">
    <w:abstractNumId w:val="21"/>
  </w:num>
  <w:num w:numId="2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76CB"/>
    <w:rsid w:val="00001DD4"/>
    <w:rsid w:val="00004C27"/>
    <w:rsid w:val="00022099"/>
    <w:rsid w:val="000341D4"/>
    <w:rsid w:val="000366F8"/>
    <w:rsid w:val="00051C35"/>
    <w:rsid w:val="0005612C"/>
    <w:rsid w:val="0005698C"/>
    <w:rsid w:val="00057040"/>
    <w:rsid w:val="0006234E"/>
    <w:rsid w:val="00064A0E"/>
    <w:rsid w:val="00074F00"/>
    <w:rsid w:val="000762F2"/>
    <w:rsid w:val="00082C85"/>
    <w:rsid w:val="00090028"/>
    <w:rsid w:val="00097446"/>
    <w:rsid w:val="000A1D3D"/>
    <w:rsid w:val="000A2F05"/>
    <w:rsid w:val="000A37FF"/>
    <w:rsid w:val="000A4157"/>
    <w:rsid w:val="000B6E21"/>
    <w:rsid w:val="000C33B6"/>
    <w:rsid w:val="000C42BD"/>
    <w:rsid w:val="000D71CF"/>
    <w:rsid w:val="000E1903"/>
    <w:rsid w:val="000F09B3"/>
    <w:rsid w:val="000F2C79"/>
    <w:rsid w:val="00104BB5"/>
    <w:rsid w:val="00114BF8"/>
    <w:rsid w:val="00116437"/>
    <w:rsid w:val="001329E7"/>
    <w:rsid w:val="00132FC7"/>
    <w:rsid w:val="001351C8"/>
    <w:rsid w:val="0014075D"/>
    <w:rsid w:val="001433BB"/>
    <w:rsid w:val="001439DC"/>
    <w:rsid w:val="00144A3B"/>
    <w:rsid w:val="0015381A"/>
    <w:rsid w:val="00154053"/>
    <w:rsid w:val="0016607C"/>
    <w:rsid w:val="00171228"/>
    <w:rsid w:val="001824DC"/>
    <w:rsid w:val="0018614A"/>
    <w:rsid w:val="001A27D6"/>
    <w:rsid w:val="001A315F"/>
    <w:rsid w:val="001C3951"/>
    <w:rsid w:val="001C6E70"/>
    <w:rsid w:val="001D123D"/>
    <w:rsid w:val="001D616C"/>
    <w:rsid w:val="001D78A6"/>
    <w:rsid w:val="001E37C2"/>
    <w:rsid w:val="001F39AC"/>
    <w:rsid w:val="0021038B"/>
    <w:rsid w:val="00225961"/>
    <w:rsid w:val="00235FB0"/>
    <w:rsid w:val="00247C6A"/>
    <w:rsid w:val="00251B8C"/>
    <w:rsid w:val="00255CDB"/>
    <w:rsid w:val="002637B5"/>
    <w:rsid w:val="00264811"/>
    <w:rsid w:val="002712A8"/>
    <w:rsid w:val="002900F9"/>
    <w:rsid w:val="00293FC7"/>
    <w:rsid w:val="002A2598"/>
    <w:rsid w:val="002C2309"/>
    <w:rsid w:val="002C46CF"/>
    <w:rsid w:val="002C4F8D"/>
    <w:rsid w:val="002C7A46"/>
    <w:rsid w:val="002D0E72"/>
    <w:rsid w:val="002D4634"/>
    <w:rsid w:val="002D5FF5"/>
    <w:rsid w:val="002D75AB"/>
    <w:rsid w:val="002E0551"/>
    <w:rsid w:val="002E0E42"/>
    <w:rsid w:val="00300194"/>
    <w:rsid w:val="00301C71"/>
    <w:rsid w:val="00305C83"/>
    <w:rsid w:val="003176CB"/>
    <w:rsid w:val="00325E25"/>
    <w:rsid w:val="003303F3"/>
    <w:rsid w:val="003332C2"/>
    <w:rsid w:val="003405BB"/>
    <w:rsid w:val="00354563"/>
    <w:rsid w:val="003614E6"/>
    <w:rsid w:val="00362B7D"/>
    <w:rsid w:val="003701C5"/>
    <w:rsid w:val="003767CE"/>
    <w:rsid w:val="00382287"/>
    <w:rsid w:val="00382A56"/>
    <w:rsid w:val="00382BBA"/>
    <w:rsid w:val="003855FD"/>
    <w:rsid w:val="003A3E76"/>
    <w:rsid w:val="003A5DA0"/>
    <w:rsid w:val="003A5FBF"/>
    <w:rsid w:val="003A7D89"/>
    <w:rsid w:val="003B0640"/>
    <w:rsid w:val="003C1066"/>
    <w:rsid w:val="003D4109"/>
    <w:rsid w:val="003E269A"/>
    <w:rsid w:val="003E6EB5"/>
    <w:rsid w:val="003F1A3A"/>
    <w:rsid w:val="003F5343"/>
    <w:rsid w:val="00401F0F"/>
    <w:rsid w:val="004102FA"/>
    <w:rsid w:val="0041308A"/>
    <w:rsid w:val="00427F18"/>
    <w:rsid w:val="00430D61"/>
    <w:rsid w:val="004350BE"/>
    <w:rsid w:val="00435F74"/>
    <w:rsid w:val="00446F61"/>
    <w:rsid w:val="00455BF5"/>
    <w:rsid w:val="00455EBB"/>
    <w:rsid w:val="004601E4"/>
    <w:rsid w:val="0047094D"/>
    <w:rsid w:val="00472206"/>
    <w:rsid w:val="0047502E"/>
    <w:rsid w:val="00475634"/>
    <w:rsid w:val="00480F30"/>
    <w:rsid w:val="00491DBB"/>
    <w:rsid w:val="004A6632"/>
    <w:rsid w:val="004B06BA"/>
    <w:rsid w:val="004B30CD"/>
    <w:rsid w:val="004C0BA7"/>
    <w:rsid w:val="004C13B0"/>
    <w:rsid w:val="004D1157"/>
    <w:rsid w:val="004D5AE9"/>
    <w:rsid w:val="004D7AC4"/>
    <w:rsid w:val="004E2190"/>
    <w:rsid w:val="004F1ABA"/>
    <w:rsid w:val="004F5353"/>
    <w:rsid w:val="004F775A"/>
    <w:rsid w:val="004F78EB"/>
    <w:rsid w:val="005002DC"/>
    <w:rsid w:val="00501955"/>
    <w:rsid w:val="005137DF"/>
    <w:rsid w:val="00514FAC"/>
    <w:rsid w:val="005239FE"/>
    <w:rsid w:val="0052778F"/>
    <w:rsid w:val="00533DE0"/>
    <w:rsid w:val="00535657"/>
    <w:rsid w:val="0054491B"/>
    <w:rsid w:val="00545405"/>
    <w:rsid w:val="00556C0F"/>
    <w:rsid w:val="0055790C"/>
    <w:rsid w:val="00565516"/>
    <w:rsid w:val="00571189"/>
    <w:rsid w:val="00580109"/>
    <w:rsid w:val="00590A94"/>
    <w:rsid w:val="005A65FE"/>
    <w:rsid w:val="005C4F74"/>
    <w:rsid w:val="005C56EF"/>
    <w:rsid w:val="005C6D12"/>
    <w:rsid w:val="005F65D1"/>
    <w:rsid w:val="006042B9"/>
    <w:rsid w:val="00606060"/>
    <w:rsid w:val="00615AD0"/>
    <w:rsid w:val="00630C0D"/>
    <w:rsid w:val="00632EA0"/>
    <w:rsid w:val="00633AF4"/>
    <w:rsid w:val="0064504E"/>
    <w:rsid w:val="006508BF"/>
    <w:rsid w:val="006555C6"/>
    <w:rsid w:val="0068015B"/>
    <w:rsid w:val="0068235F"/>
    <w:rsid w:val="00692D89"/>
    <w:rsid w:val="00694190"/>
    <w:rsid w:val="006A69EB"/>
    <w:rsid w:val="006A76FE"/>
    <w:rsid w:val="006B49F6"/>
    <w:rsid w:val="006C1131"/>
    <w:rsid w:val="006C23AF"/>
    <w:rsid w:val="006C7C4E"/>
    <w:rsid w:val="006D5A41"/>
    <w:rsid w:val="006D5C6C"/>
    <w:rsid w:val="006E4E6C"/>
    <w:rsid w:val="006F0D0B"/>
    <w:rsid w:val="006F4A3C"/>
    <w:rsid w:val="006F5ACF"/>
    <w:rsid w:val="006F628E"/>
    <w:rsid w:val="00703F6D"/>
    <w:rsid w:val="007314F1"/>
    <w:rsid w:val="0073275E"/>
    <w:rsid w:val="0073417E"/>
    <w:rsid w:val="00740D58"/>
    <w:rsid w:val="007410A4"/>
    <w:rsid w:val="0074125E"/>
    <w:rsid w:val="00746443"/>
    <w:rsid w:val="0075216B"/>
    <w:rsid w:val="00754B9A"/>
    <w:rsid w:val="00755D76"/>
    <w:rsid w:val="00763662"/>
    <w:rsid w:val="00763883"/>
    <w:rsid w:val="007639D1"/>
    <w:rsid w:val="00763FEC"/>
    <w:rsid w:val="00772C97"/>
    <w:rsid w:val="00787670"/>
    <w:rsid w:val="007904B0"/>
    <w:rsid w:val="00792426"/>
    <w:rsid w:val="0079267F"/>
    <w:rsid w:val="007B5C22"/>
    <w:rsid w:val="007C639F"/>
    <w:rsid w:val="007D2A1A"/>
    <w:rsid w:val="007D4659"/>
    <w:rsid w:val="007D72B0"/>
    <w:rsid w:val="007E1C52"/>
    <w:rsid w:val="007E633E"/>
    <w:rsid w:val="007F1DA8"/>
    <w:rsid w:val="007F3613"/>
    <w:rsid w:val="007F5F02"/>
    <w:rsid w:val="0080521C"/>
    <w:rsid w:val="00810920"/>
    <w:rsid w:val="00811107"/>
    <w:rsid w:val="00816EBB"/>
    <w:rsid w:val="00822798"/>
    <w:rsid w:val="00822F72"/>
    <w:rsid w:val="00824ABE"/>
    <w:rsid w:val="008470CA"/>
    <w:rsid w:val="00847E24"/>
    <w:rsid w:val="00852E78"/>
    <w:rsid w:val="008549B6"/>
    <w:rsid w:val="00860651"/>
    <w:rsid w:val="00862214"/>
    <w:rsid w:val="0086257D"/>
    <w:rsid w:val="008765D9"/>
    <w:rsid w:val="00882175"/>
    <w:rsid w:val="00882A4C"/>
    <w:rsid w:val="00884AF2"/>
    <w:rsid w:val="00887996"/>
    <w:rsid w:val="00892908"/>
    <w:rsid w:val="008A20CA"/>
    <w:rsid w:val="008A7A03"/>
    <w:rsid w:val="008B2579"/>
    <w:rsid w:val="008B56EF"/>
    <w:rsid w:val="008C0BC1"/>
    <w:rsid w:val="008C3036"/>
    <w:rsid w:val="008C434D"/>
    <w:rsid w:val="008D0DE3"/>
    <w:rsid w:val="008D2174"/>
    <w:rsid w:val="008D2DEF"/>
    <w:rsid w:val="008F2C2F"/>
    <w:rsid w:val="008F3502"/>
    <w:rsid w:val="008F5A09"/>
    <w:rsid w:val="00910540"/>
    <w:rsid w:val="00915F5B"/>
    <w:rsid w:val="00950AC2"/>
    <w:rsid w:val="00952C71"/>
    <w:rsid w:val="00964745"/>
    <w:rsid w:val="00964FEC"/>
    <w:rsid w:val="00973D14"/>
    <w:rsid w:val="009843BC"/>
    <w:rsid w:val="00990F68"/>
    <w:rsid w:val="00995C35"/>
    <w:rsid w:val="009A2D00"/>
    <w:rsid w:val="009A4B49"/>
    <w:rsid w:val="009B19F8"/>
    <w:rsid w:val="009B2284"/>
    <w:rsid w:val="009B2EC7"/>
    <w:rsid w:val="009B6D57"/>
    <w:rsid w:val="009E6AAB"/>
    <w:rsid w:val="009F3AC8"/>
    <w:rsid w:val="009F5579"/>
    <w:rsid w:val="00A0138E"/>
    <w:rsid w:val="00A05947"/>
    <w:rsid w:val="00A06B8A"/>
    <w:rsid w:val="00A15FF2"/>
    <w:rsid w:val="00A17804"/>
    <w:rsid w:val="00A244C8"/>
    <w:rsid w:val="00A25BD8"/>
    <w:rsid w:val="00A2624A"/>
    <w:rsid w:val="00A41CCB"/>
    <w:rsid w:val="00A5040A"/>
    <w:rsid w:val="00A5193F"/>
    <w:rsid w:val="00A6576F"/>
    <w:rsid w:val="00A669F5"/>
    <w:rsid w:val="00A737C4"/>
    <w:rsid w:val="00A84139"/>
    <w:rsid w:val="00A943C7"/>
    <w:rsid w:val="00AA1C71"/>
    <w:rsid w:val="00AA3436"/>
    <w:rsid w:val="00AB157A"/>
    <w:rsid w:val="00AB3FE4"/>
    <w:rsid w:val="00AB4280"/>
    <w:rsid w:val="00AB576E"/>
    <w:rsid w:val="00AC4C9C"/>
    <w:rsid w:val="00AC5D87"/>
    <w:rsid w:val="00AC7560"/>
    <w:rsid w:val="00AC7F0D"/>
    <w:rsid w:val="00AE2F41"/>
    <w:rsid w:val="00AE4194"/>
    <w:rsid w:val="00AE6993"/>
    <w:rsid w:val="00AF23D5"/>
    <w:rsid w:val="00B01C21"/>
    <w:rsid w:val="00B0506D"/>
    <w:rsid w:val="00B10C8B"/>
    <w:rsid w:val="00B21470"/>
    <w:rsid w:val="00B34D02"/>
    <w:rsid w:val="00B411EE"/>
    <w:rsid w:val="00B5304D"/>
    <w:rsid w:val="00B54DD5"/>
    <w:rsid w:val="00B55D0A"/>
    <w:rsid w:val="00B56021"/>
    <w:rsid w:val="00B65CD4"/>
    <w:rsid w:val="00B826D0"/>
    <w:rsid w:val="00B8749F"/>
    <w:rsid w:val="00B94FDD"/>
    <w:rsid w:val="00BA3130"/>
    <w:rsid w:val="00BA6889"/>
    <w:rsid w:val="00BB0AFF"/>
    <w:rsid w:val="00BB1E99"/>
    <w:rsid w:val="00BB63CA"/>
    <w:rsid w:val="00BD3975"/>
    <w:rsid w:val="00BE3031"/>
    <w:rsid w:val="00BE5DDF"/>
    <w:rsid w:val="00BE715B"/>
    <w:rsid w:val="00BF5127"/>
    <w:rsid w:val="00BF58CB"/>
    <w:rsid w:val="00BF648D"/>
    <w:rsid w:val="00C04D22"/>
    <w:rsid w:val="00C4228D"/>
    <w:rsid w:val="00C45208"/>
    <w:rsid w:val="00C468A6"/>
    <w:rsid w:val="00C5399C"/>
    <w:rsid w:val="00C86754"/>
    <w:rsid w:val="00C8765F"/>
    <w:rsid w:val="00C96184"/>
    <w:rsid w:val="00C96F00"/>
    <w:rsid w:val="00CA3921"/>
    <w:rsid w:val="00CA7823"/>
    <w:rsid w:val="00CB31BB"/>
    <w:rsid w:val="00CC16DD"/>
    <w:rsid w:val="00CC7B08"/>
    <w:rsid w:val="00CD5340"/>
    <w:rsid w:val="00CD7F79"/>
    <w:rsid w:val="00CE0313"/>
    <w:rsid w:val="00CE337A"/>
    <w:rsid w:val="00CF183A"/>
    <w:rsid w:val="00D03D97"/>
    <w:rsid w:val="00D06E71"/>
    <w:rsid w:val="00D136C5"/>
    <w:rsid w:val="00D16BD3"/>
    <w:rsid w:val="00D22BC5"/>
    <w:rsid w:val="00D23C96"/>
    <w:rsid w:val="00D31061"/>
    <w:rsid w:val="00D327FC"/>
    <w:rsid w:val="00D34953"/>
    <w:rsid w:val="00D47682"/>
    <w:rsid w:val="00D71931"/>
    <w:rsid w:val="00D81781"/>
    <w:rsid w:val="00D91F41"/>
    <w:rsid w:val="00DA316B"/>
    <w:rsid w:val="00DB0E4C"/>
    <w:rsid w:val="00DB3D46"/>
    <w:rsid w:val="00DB45C5"/>
    <w:rsid w:val="00DB5C96"/>
    <w:rsid w:val="00DB6B42"/>
    <w:rsid w:val="00DB7695"/>
    <w:rsid w:val="00DC3CE2"/>
    <w:rsid w:val="00DC664C"/>
    <w:rsid w:val="00DD27B9"/>
    <w:rsid w:val="00DE2F6B"/>
    <w:rsid w:val="00DE4369"/>
    <w:rsid w:val="00DE5289"/>
    <w:rsid w:val="00DF2518"/>
    <w:rsid w:val="00DF6547"/>
    <w:rsid w:val="00E23AD8"/>
    <w:rsid w:val="00E30AB1"/>
    <w:rsid w:val="00E434AB"/>
    <w:rsid w:val="00E46275"/>
    <w:rsid w:val="00E50BFC"/>
    <w:rsid w:val="00E70FFB"/>
    <w:rsid w:val="00E718B1"/>
    <w:rsid w:val="00E81C26"/>
    <w:rsid w:val="00E83811"/>
    <w:rsid w:val="00E87017"/>
    <w:rsid w:val="00E92479"/>
    <w:rsid w:val="00E9755C"/>
    <w:rsid w:val="00EA0B26"/>
    <w:rsid w:val="00EA7B82"/>
    <w:rsid w:val="00EB0C20"/>
    <w:rsid w:val="00EB0DC8"/>
    <w:rsid w:val="00EB65F7"/>
    <w:rsid w:val="00EC0E31"/>
    <w:rsid w:val="00EC5081"/>
    <w:rsid w:val="00EE1163"/>
    <w:rsid w:val="00EE61C2"/>
    <w:rsid w:val="00EE6EBF"/>
    <w:rsid w:val="00F04255"/>
    <w:rsid w:val="00F06475"/>
    <w:rsid w:val="00F10BEF"/>
    <w:rsid w:val="00F179B9"/>
    <w:rsid w:val="00F2055D"/>
    <w:rsid w:val="00F25893"/>
    <w:rsid w:val="00F2673F"/>
    <w:rsid w:val="00F435D0"/>
    <w:rsid w:val="00F43DA9"/>
    <w:rsid w:val="00F4773C"/>
    <w:rsid w:val="00F544B5"/>
    <w:rsid w:val="00F56552"/>
    <w:rsid w:val="00F641C9"/>
    <w:rsid w:val="00F64820"/>
    <w:rsid w:val="00F82C74"/>
    <w:rsid w:val="00F95DFC"/>
    <w:rsid w:val="00F972DB"/>
    <w:rsid w:val="00FB58EE"/>
    <w:rsid w:val="00FB7C38"/>
    <w:rsid w:val="00FC3591"/>
    <w:rsid w:val="00FD3BD4"/>
    <w:rsid w:val="00FF210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2F2E20"/>
  <w15:docId w15:val="{00E69335-F938-49BC-97FC-D57973F539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692D89"/>
    <w:pPr>
      <w:spacing w:line="360" w:lineRule="auto"/>
      <w:jc w:val="both"/>
    </w:pPr>
  </w:style>
  <w:style w:type="paragraph" w:styleId="berschrift1">
    <w:name w:val="heading 1"/>
    <w:basedOn w:val="Standard"/>
    <w:next w:val="Standard"/>
    <w:link w:val="berschrift1Zchn"/>
    <w:uiPriority w:val="9"/>
    <w:qFormat/>
    <w:rsid w:val="007410A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057040"/>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057040"/>
    <w:pPr>
      <w:keepNext/>
      <w:keepLines/>
      <w:spacing w:before="40"/>
      <w:outlineLvl w:val="2"/>
    </w:pPr>
    <w:rPr>
      <w:rFonts w:asciiTheme="majorHAnsi" w:eastAsiaTheme="majorEastAsia" w:hAnsiTheme="majorHAnsi" w:cstheme="majorBidi"/>
      <w:color w:val="1F4D78" w:themeColor="accent1" w:themeShade="7F"/>
    </w:rPr>
  </w:style>
  <w:style w:type="paragraph" w:styleId="berschrift4">
    <w:name w:val="heading 4"/>
    <w:basedOn w:val="Standard"/>
    <w:next w:val="Standard"/>
    <w:link w:val="berschrift4Zchn"/>
    <w:uiPriority w:val="9"/>
    <w:unhideWhenUsed/>
    <w:qFormat/>
    <w:rsid w:val="00090028"/>
    <w:pPr>
      <w:keepNext/>
      <w:keepLines/>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unhideWhenUsed/>
    <w:qFormat/>
    <w:rsid w:val="00090028"/>
    <w:pPr>
      <w:keepNext/>
      <w:keepLines/>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754B9A"/>
    <w:pPr>
      <w:keepNext/>
      <w:keepLines/>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754B9A"/>
    <w:pPr>
      <w:keepNext/>
      <w:keepLines/>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754B9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754B9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3176CB"/>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3176CB"/>
    <w:rPr>
      <w:rFonts w:asciiTheme="majorHAnsi" w:eastAsiaTheme="majorEastAsia" w:hAnsiTheme="majorHAnsi" w:cstheme="majorBidi"/>
      <w:spacing w:val="-10"/>
      <w:kern w:val="28"/>
      <w:sz w:val="56"/>
      <w:szCs w:val="56"/>
    </w:rPr>
  </w:style>
  <w:style w:type="character" w:customStyle="1" w:styleId="berschrift1Zchn">
    <w:name w:val="Überschrift 1 Zchn"/>
    <w:basedOn w:val="Absatz-Standardschriftart"/>
    <w:link w:val="berschrift1"/>
    <w:uiPriority w:val="9"/>
    <w:rsid w:val="007410A4"/>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860651"/>
    <w:pPr>
      <w:spacing w:before="480" w:line="276" w:lineRule="auto"/>
      <w:outlineLvl w:val="9"/>
    </w:pPr>
    <w:rPr>
      <w:b/>
      <w:bCs/>
      <w:sz w:val="28"/>
      <w:szCs w:val="28"/>
      <w:lang w:eastAsia="de-DE"/>
    </w:rPr>
  </w:style>
  <w:style w:type="paragraph" w:styleId="Verzeichnis1">
    <w:name w:val="toc 1"/>
    <w:basedOn w:val="Standard"/>
    <w:next w:val="Standard"/>
    <w:autoRedefine/>
    <w:uiPriority w:val="39"/>
    <w:unhideWhenUsed/>
    <w:rsid w:val="00860651"/>
    <w:pPr>
      <w:spacing w:before="240" w:after="120"/>
    </w:pPr>
    <w:rPr>
      <w:b/>
      <w:caps/>
      <w:sz w:val="22"/>
      <w:szCs w:val="22"/>
      <w:u w:val="single"/>
    </w:rPr>
  </w:style>
  <w:style w:type="paragraph" w:styleId="Verzeichnis2">
    <w:name w:val="toc 2"/>
    <w:basedOn w:val="Standard"/>
    <w:next w:val="Standard"/>
    <w:autoRedefine/>
    <w:uiPriority w:val="39"/>
    <w:unhideWhenUsed/>
    <w:rsid w:val="00860651"/>
    <w:rPr>
      <w:b/>
      <w:smallCaps/>
      <w:sz w:val="22"/>
      <w:szCs w:val="22"/>
    </w:rPr>
  </w:style>
  <w:style w:type="paragraph" w:styleId="Verzeichnis3">
    <w:name w:val="toc 3"/>
    <w:basedOn w:val="Standard"/>
    <w:next w:val="Standard"/>
    <w:autoRedefine/>
    <w:uiPriority w:val="39"/>
    <w:unhideWhenUsed/>
    <w:rsid w:val="00860651"/>
    <w:rPr>
      <w:smallCaps/>
      <w:sz w:val="22"/>
      <w:szCs w:val="22"/>
    </w:rPr>
  </w:style>
  <w:style w:type="paragraph" w:styleId="Verzeichnis4">
    <w:name w:val="toc 4"/>
    <w:basedOn w:val="Standard"/>
    <w:next w:val="Standard"/>
    <w:autoRedefine/>
    <w:uiPriority w:val="39"/>
    <w:semiHidden/>
    <w:unhideWhenUsed/>
    <w:rsid w:val="00860651"/>
    <w:rPr>
      <w:sz w:val="22"/>
      <w:szCs w:val="22"/>
    </w:rPr>
  </w:style>
  <w:style w:type="paragraph" w:styleId="Verzeichnis5">
    <w:name w:val="toc 5"/>
    <w:basedOn w:val="Standard"/>
    <w:next w:val="Standard"/>
    <w:autoRedefine/>
    <w:uiPriority w:val="39"/>
    <w:semiHidden/>
    <w:unhideWhenUsed/>
    <w:rsid w:val="00860651"/>
    <w:rPr>
      <w:sz w:val="22"/>
      <w:szCs w:val="22"/>
    </w:rPr>
  </w:style>
  <w:style w:type="paragraph" w:styleId="Verzeichnis6">
    <w:name w:val="toc 6"/>
    <w:basedOn w:val="Standard"/>
    <w:next w:val="Standard"/>
    <w:autoRedefine/>
    <w:uiPriority w:val="39"/>
    <w:semiHidden/>
    <w:unhideWhenUsed/>
    <w:rsid w:val="00860651"/>
    <w:rPr>
      <w:sz w:val="22"/>
      <w:szCs w:val="22"/>
    </w:rPr>
  </w:style>
  <w:style w:type="paragraph" w:styleId="Verzeichnis7">
    <w:name w:val="toc 7"/>
    <w:basedOn w:val="Standard"/>
    <w:next w:val="Standard"/>
    <w:autoRedefine/>
    <w:uiPriority w:val="39"/>
    <w:semiHidden/>
    <w:unhideWhenUsed/>
    <w:rsid w:val="00860651"/>
    <w:rPr>
      <w:sz w:val="22"/>
      <w:szCs w:val="22"/>
    </w:rPr>
  </w:style>
  <w:style w:type="paragraph" w:styleId="Verzeichnis8">
    <w:name w:val="toc 8"/>
    <w:basedOn w:val="Standard"/>
    <w:next w:val="Standard"/>
    <w:autoRedefine/>
    <w:uiPriority w:val="39"/>
    <w:semiHidden/>
    <w:unhideWhenUsed/>
    <w:rsid w:val="00860651"/>
    <w:rPr>
      <w:sz w:val="22"/>
      <w:szCs w:val="22"/>
    </w:rPr>
  </w:style>
  <w:style w:type="paragraph" w:styleId="Verzeichnis9">
    <w:name w:val="toc 9"/>
    <w:basedOn w:val="Standard"/>
    <w:next w:val="Standard"/>
    <w:autoRedefine/>
    <w:uiPriority w:val="39"/>
    <w:semiHidden/>
    <w:unhideWhenUsed/>
    <w:rsid w:val="00860651"/>
    <w:rPr>
      <w:sz w:val="22"/>
      <w:szCs w:val="22"/>
    </w:rPr>
  </w:style>
  <w:style w:type="paragraph" w:styleId="Abbildungsverzeichnis">
    <w:name w:val="table of figures"/>
    <w:basedOn w:val="Standard"/>
    <w:next w:val="Standard"/>
    <w:uiPriority w:val="99"/>
    <w:unhideWhenUsed/>
    <w:rsid w:val="00860651"/>
    <w:pPr>
      <w:ind w:left="480" w:hanging="480"/>
    </w:pPr>
  </w:style>
  <w:style w:type="paragraph" w:styleId="Kopfzeile">
    <w:name w:val="header"/>
    <w:basedOn w:val="Standard"/>
    <w:link w:val="KopfzeileZchn"/>
    <w:uiPriority w:val="99"/>
    <w:unhideWhenUsed/>
    <w:rsid w:val="00860651"/>
    <w:pPr>
      <w:tabs>
        <w:tab w:val="center" w:pos="4536"/>
        <w:tab w:val="right" w:pos="9072"/>
      </w:tabs>
    </w:pPr>
  </w:style>
  <w:style w:type="character" w:customStyle="1" w:styleId="KopfzeileZchn">
    <w:name w:val="Kopfzeile Zchn"/>
    <w:basedOn w:val="Absatz-Standardschriftart"/>
    <w:link w:val="Kopfzeile"/>
    <w:uiPriority w:val="99"/>
    <w:rsid w:val="00860651"/>
  </w:style>
  <w:style w:type="paragraph" w:styleId="Fuzeile">
    <w:name w:val="footer"/>
    <w:basedOn w:val="Standard"/>
    <w:link w:val="FuzeileZchn"/>
    <w:uiPriority w:val="99"/>
    <w:unhideWhenUsed/>
    <w:rsid w:val="00860651"/>
    <w:pPr>
      <w:tabs>
        <w:tab w:val="center" w:pos="4536"/>
        <w:tab w:val="right" w:pos="9072"/>
      </w:tabs>
    </w:pPr>
  </w:style>
  <w:style w:type="character" w:customStyle="1" w:styleId="FuzeileZchn">
    <w:name w:val="Fußzeile Zchn"/>
    <w:basedOn w:val="Absatz-Standardschriftart"/>
    <w:link w:val="Fuzeile"/>
    <w:uiPriority w:val="99"/>
    <w:rsid w:val="00860651"/>
  </w:style>
  <w:style w:type="character" w:styleId="Seitenzahl">
    <w:name w:val="page number"/>
    <w:basedOn w:val="Absatz-Standardschriftart"/>
    <w:uiPriority w:val="99"/>
    <w:semiHidden/>
    <w:unhideWhenUsed/>
    <w:rsid w:val="00860651"/>
  </w:style>
  <w:style w:type="character" w:styleId="Link">
    <w:name w:val="Hyperlink"/>
    <w:basedOn w:val="Absatz-Standardschriftart"/>
    <w:uiPriority w:val="99"/>
    <w:unhideWhenUsed/>
    <w:rsid w:val="00057040"/>
    <w:rPr>
      <w:color w:val="0563C1" w:themeColor="hyperlink"/>
      <w:u w:val="single"/>
    </w:rPr>
  </w:style>
  <w:style w:type="character" w:customStyle="1" w:styleId="berschrift2Zchn">
    <w:name w:val="Überschrift 2 Zchn"/>
    <w:basedOn w:val="Absatz-Standardschriftart"/>
    <w:link w:val="berschrift2"/>
    <w:uiPriority w:val="9"/>
    <w:rsid w:val="00057040"/>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057040"/>
    <w:rPr>
      <w:rFonts w:asciiTheme="majorHAnsi" w:eastAsiaTheme="majorEastAsia" w:hAnsiTheme="majorHAnsi" w:cstheme="majorBidi"/>
      <w:color w:val="1F4D78" w:themeColor="accent1" w:themeShade="7F"/>
    </w:rPr>
  </w:style>
  <w:style w:type="paragraph" w:styleId="Untertitel">
    <w:name w:val="Subtitle"/>
    <w:basedOn w:val="Standard"/>
    <w:next w:val="Standard"/>
    <w:link w:val="UntertitelZchn"/>
    <w:uiPriority w:val="11"/>
    <w:qFormat/>
    <w:rsid w:val="00D22BC5"/>
    <w:pPr>
      <w:numPr>
        <w:ilvl w:val="1"/>
      </w:numPr>
      <w:spacing w:after="160"/>
    </w:pPr>
    <w:rPr>
      <w:rFonts w:eastAsiaTheme="minorEastAsia"/>
      <w:color w:val="5A5A5A" w:themeColor="text1" w:themeTint="A5"/>
      <w:spacing w:val="15"/>
      <w:sz w:val="22"/>
      <w:szCs w:val="22"/>
    </w:rPr>
  </w:style>
  <w:style w:type="character" w:customStyle="1" w:styleId="UntertitelZchn">
    <w:name w:val="Untertitel Zchn"/>
    <w:basedOn w:val="Absatz-Standardschriftart"/>
    <w:link w:val="Untertitel"/>
    <w:uiPriority w:val="11"/>
    <w:rsid w:val="00D22BC5"/>
    <w:rPr>
      <w:rFonts w:eastAsiaTheme="minorEastAsia"/>
      <w:color w:val="5A5A5A" w:themeColor="text1" w:themeTint="A5"/>
      <w:spacing w:val="15"/>
      <w:sz w:val="22"/>
      <w:szCs w:val="22"/>
    </w:rPr>
  </w:style>
  <w:style w:type="paragraph" w:styleId="Listenabsatz">
    <w:name w:val="List Paragraph"/>
    <w:basedOn w:val="Standard"/>
    <w:uiPriority w:val="34"/>
    <w:qFormat/>
    <w:rsid w:val="003701C5"/>
    <w:pPr>
      <w:ind w:left="720"/>
      <w:contextualSpacing/>
    </w:pPr>
  </w:style>
  <w:style w:type="paragraph" w:styleId="Sprechblasentext">
    <w:name w:val="Balloon Text"/>
    <w:basedOn w:val="Standard"/>
    <w:link w:val="SprechblasentextZchn"/>
    <w:uiPriority w:val="99"/>
    <w:semiHidden/>
    <w:unhideWhenUsed/>
    <w:rsid w:val="00074F00"/>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74F00"/>
    <w:rPr>
      <w:rFonts w:ascii="Tahoma" w:hAnsi="Tahoma" w:cs="Tahoma"/>
      <w:sz w:val="16"/>
      <w:szCs w:val="16"/>
    </w:rPr>
  </w:style>
  <w:style w:type="paragraph" w:styleId="KeinLeerraum">
    <w:name w:val="No Spacing"/>
    <w:uiPriority w:val="1"/>
    <w:qFormat/>
    <w:rsid w:val="00AE4194"/>
  </w:style>
  <w:style w:type="paragraph" w:styleId="Beschriftung">
    <w:name w:val="caption"/>
    <w:basedOn w:val="Standard"/>
    <w:next w:val="Standard"/>
    <w:uiPriority w:val="35"/>
    <w:unhideWhenUsed/>
    <w:qFormat/>
    <w:rsid w:val="002C7A46"/>
    <w:pPr>
      <w:spacing w:after="200"/>
    </w:pPr>
    <w:rPr>
      <w:i/>
      <w:iCs/>
      <w:color w:val="44546A" w:themeColor="text2"/>
      <w:sz w:val="18"/>
      <w:szCs w:val="18"/>
    </w:rPr>
  </w:style>
  <w:style w:type="character" w:customStyle="1" w:styleId="berschrift4Zchn">
    <w:name w:val="Überschrift 4 Zchn"/>
    <w:basedOn w:val="Absatz-Standardschriftart"/>
    <w:link w:val="berschrift4"/>
    <w:uiPriority w:val="9"/>
    <w:rsid w:val="00090028"/>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rsid w:val="00090028"/>
    <w:rPr>
      <w:rFonts w:asciiTheme="majorHAnsi" w:eastAsiaTheme="majorEastAsia" w:hAnsiTheme="majorHAnsi" w:cstheme="majorBidi"/>
      <w:color w:val="2E74B5" w:themeColor="accent1" w:themeShade="BF"/>
    </w:rPr>
  </w:style>
  <w:style w:type="table" w:styleId="Tabellenraster">
    <w:name w:val="Table Grid"/>
    <w:basedOn w:val="NormaleTabelle"/>
    <w:uiPriority w:val="39"/>
    <w:rsid w:val="00692D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unotentext">
    <w:name w:val="footnote text"/>
    <w:basedOn w:val="Standard"/>
    <w:link w:val="FunotentextZchn"/>
    <w:uiPriority w:val="99"/>
    <w:unhideWhenUsed/>
    <w:rsid w:val="000341D4"/>
    <w:pPr>
      <w:spacing w:line="240" w:lineRule="auto"/>
    </w:pPr>
  </w:style>
  <w:style w:type="character" w:customStyle="1" w:styleId="FunotentextZchn">
    <w:name w:val="Fußnotentext Zchn"/>
    <w:basedOn w:val="Absatz-Standardschriftart"/>
    <w:link w:val="Funotentext"/>
    <w:uiPriority w:val="99"/>
    <w:rsid w:val="000341D4"/>
  </w:style>
  <w:style w:type="character" w:styleId="Funotenzeichen">
    <w:name w:val="footnote reference"/>
    <w:basedOn w:val="Absatz-Standardschriftart"/>
    <w:uiPriority w:val="99"/>
    <w:unhideWhenUsed/>
    <w:rsid w:val="000341D4"/>
    <w:rPr>
      <w:vertAlign w:val="superscript"/>
    </w:rPr>
  </w:style>
  <w:style w:type="character" w:styleId="SchwacherVerweis">
    <w:name w:val="Subtle Reference"/>
    <w:basedOn w:val="Absatz-Standardschriftart"/>
    <w:uiPriority w:val="31"/>
    <w:qFormat/>
    <w:rsid w:val="000341D4"/>
    <w:rPr>
      <w:smallCaps/>
      <w:color w:val="5A5A5A" w:themeColor="text1" w:themeTint="A5"/>
    </w:rPr>
  </w:style>
  <w:style w:type="character" w:styleId="Kommentarzeichen">
    <w:name w:val="annotation reference"/>
    <w:basedOn w:val="Absatz-Standardschriftart"/>
    <w:uiPriority w:val="99"/>
    <w:semiHidden/>
    <w:unhideWhenUsed/>
    <w:rsid w:val="00E81C26"/>
    <w:rPr>
      <w:sz w:val="16"/>
      <w:szCs w:val="16"/>
    </w:rPr>
  </w:style>
  <w:style w:type="paragraph" w:styleId="Kommentartext">
    <w:name w:val="annotation text"/>
    <w:basedOn w:val="Standard"/>
    <w:link w:val="KommentartextZchn"/>
    <w:uiPriority w:val="99"/>
    <w:semiHidden/>
    <w:unhideWhenUsed/>
    <w:rsid w:val="00E81C2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81C26"/>
    <w:rPr>
      <w:sz w:val="20"/>
      <w:szCs w:val="20"/>
    </w:rPr>
  </w:style>
  <w:style w:type="paragraph" w:styleId="Kommentarthema">
    <w:name w:val="annotation subject"/>
    <w:basedOn w:val="Kommentartext"/>
    <w:next w:val="Kommentartext"/>
    <w:link w:val="KommentarthemaZchn"/>
    <w:uiPriority w:val="99"/>
    <w:semiHidden/>
    <w:unhideWhenUsed/>
    <w:rsid w:val="00E81C26"/>
    <w:rPr>
      <w:b/>
      <w:bCs/>
    </w:rPr>
  </w:style>
  <w:style w:type="character" w:customStyle="1" w:styleId="KommentarthemaZchn">
    <w:name w:val="Kommentarthema Zchn"/>
    <w:basedOn w:val="KommentartextZchn"/>
    <w:link w:val="Kommentarthema"/>
    <w:uiPriority w:val="99"/>
    <w:semiHidden/>
    <w:rsid w:val="00E81C26"/>
    <w:rPr>
      <w:b/>
      <w:bCs/>
      <w:sz w:val="20"/>
      <w:szCs w:val="20"/>
    </w:rPr>
  </w:style>
  <w:style w:type="paragraph" w:styleId="Literaturverzeichnis">
    <w:name w:val="Bibliography"/>
    <w:basedOn w:val="Standard"/>
    <w:next w:val="Standard"/>
    <w:uiPriority w:val="37"/>
    <w:semiHidden/>
    <w:unhideWhenUsed/>
    <w:rsid w:val="00754B9A"/>
  </w:style>
  <w:style w:type="character" w:styleId="Buchtitel">
    <w:name w:val="Book Title"/>
    <w:basedOn w:val="Absatz-Standardschriftart"/>
    <w:uiPriority w:val="33"/>
    <w:qFormat/>
    <w:rsid w:val="00754B9A"/>
    <w:rPr>
      <w:b/>
      <w:bCs/>
      <w:i/>
      <w:iCs/>
      <w:spacing w:val="5"/>
    </w:rPr>
  </w:style>
  <w:style w:type="character" w:styleId="IntensiverVerweis">
    <w:name w:val="Intense Reference"/>
    <w:basedOn w:val="Absatz-Standardschriftart"/>
    <w:uiPriority w:val="32"/>
    <w:qFormat/>
    <w:rsid w:val="00754B9A"/>
    <w:rPr>
      <w:b/>
      <w:bCs/>
      <w:smallCaps/>
      <w:color w:val="5B9BD5" w:themeColor="accent1"/>
      <w:spacing w:val="5"/>
    </w:rPr>
  </w:style>
  <w:style w:type="character" w:styleId="Intensivhervorheb">
    <w:name w:val="Intense Emphasis"/>
    <w:basedOn w:val="Absatz-Standardschriftart"/>
    <w:uiPriority w:val="21"/>
    <w:qFormat/>
    <w:rsid w:val="00754B9A"/>
    <w:rPr>
      <w:i/>
      <w:iCs/>
      <w:color w:val="5B9BD5" w:themeColor="accent1"/>
    </w:rPr>
  </w:style>
  <w:style w:type="character" w:styleId="Schwachhervorheb">
    <w:name w:val="Subtle Emphasis"/>
    <w:basedOn w:val="Absatz-Standardschriftart"/>
    <w:uiPriority w:val="19"/>
    <w:qFormat/>
    <w:rsid w:val="00754B9A"/>
    <w:rPr>
      <w:i/>
      <w:iCs/>
      <w:color w:val="404040" w:themeColor="text1" w:themeTint="BF"/>
    </w:rPr>
  </w:style>
  <w:style w:type="paragraph" w:styleId="IntensivesZitat">
    <w:name w:val="Intense Quote"/>
    <w:basedOn w:val="Standard"/>
    <w:next w:val="Standard"/>
    <w:link w:val="IntensivesZitatZchn"/>
    <w:uiPriority w:val="30"/>
    <w:qFormat/>
    <w:rsid w:val="00754B9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754B9A"/>
    <w:rPr>
      <w:i/>
      <w:iCs/>
      <w:color w:val="5B9BD5" w:themeColor="accent1"/>
    </w:rPr>
  </w:style>
  <w:style w:type="paragraph" w:styleId="Zitat">
    <w:name w:val="Quote"/>
    <w:basedOn w:val="Standard"/>
    <w:next w:val="Standard"/>
    <w:link w:val="ZitatZchn"/>
    <w:uiPriority w:val="29"/>
    <w:qFormat/>
    <w:rsid w:val="00754B9A"/>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54B9A"/>
    <w:rPr>
      <w:i/>
      <w:iCs/>
      <w:color w:val="404040" w:themeColor="text1" w:themeTint="BF"/>
    </w:rPr>
  </w:style>
  <w:style w:type="table" w:styleId="MittlereListe1-Akzent1">
    <w:name w:val="Medium List 1 Accent 1"/>
    <w:basedOn w:val="NormaleTabelle"/>
    <w:uiPriority w:val="65"/>
    <w:semiHidden/>
    <w:unhideWhenUsed/>
    <w:rsid w:val="00754B9A"/>
    <w:rPr>
      <w:color w:val="000000" w:themeColor="text1"/>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754B9A"/>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54B9A"/>
    <w:tblPr>
      <w:tblStyleRowBandSize w:val="1"/>
      <w:tblStyleColBandSize w:val="1"/>
      <w:tblInd w:w="0" w:type="dxa"/>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54B9A"/>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754B9A"/>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754B9A"/>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754B9A"/>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54B9A"/>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54B9A"/>
    <w:rPr>
      <w:color w:val="000000" w:themeColor="text1"/>
    </w:rPr>
    <w:tblPr>
      <w:tblStyleRowBandSize w:val="1"/>
      <w:tblStyleColBandSize w:val="1"/>
      <w:tblInd w:w="0" w:type="dxa"/>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54B9A"/>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54B9A"/>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54B9A"/>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54B9A"/>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54B9A"/>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54B9A"/>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54B9A"/>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54B9A"/>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54B9A"/>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54B9A"/>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54B9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54B9A"/>
    <w:rPr>
      <w:i/>
      <w:iCs/>
    </w:rPr>
  </w:style>
  <w:style w:type="character" w:styleId="HTMLSchreibmaschine">
    <w:name w:val="HTML Typewriter"/>
    <w:basedOn w:val="Absatz-Standardschriftart"/>
    <w:uiPriority w:val="99"/>
    <w:semiHidden/>
    <w:unhideWhenUsed/>
    <w:rsid w:val="00754B9A"/>
    <w:rPr>
      <w:rFonts w:ascii="Consolas" w:hAnsi="Consolas"/>
      <w:sz w:val="20"/>
      <w:szCs w:val="20"/>
    </w:rPr>
  </w:style>
  <w:style w:type="character" w:styleId="HTMLBeispiel">
    <w:name w:val="HTML Sample"/>
    <w:basedOn w:val="Absatz-Standardschriftart"/>
    <w:uiPriority w:val="99"/>
    <w:semiHidden/>
    <w:unhideWhenUsed/>
    <w:rsid w:val="00754B9A"/>
    <w:rPr>
      <w:rFonts w:ascii="Consolas" w:hAnsi="Consolas"/>
      <w:sz w:val="24"/>
      <w:szCs w:val="24"/>
    </w:rPr>
  </w:style>
  <w:style w:type="paragraph" w:styleId="HTMLVorformatiert">
    <w:name w:val="HTML Preformatted"/>
    <w:basedOn w:val="Standard"/>
    <w:link w:val="HTMLVorformatiertZchn"/>
    <w:uiPriority w:val="99"/>
    <w:semiHidden/>
    <w:unhideWhenUsed/>
    <w:rsid w:val="00754B9A"/>
    <w:pPr>
      <w:spacing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54B9A"/>
    <w:rPr>
      <w:rFonts w:ascii="Consolas" w:hAnsi="Consolas"/>
      <w:sz w:val="20"/>
      <w:szCs w:val="20"/>
    </w:rPr>
  </w:style>
  <w:style w:type="character" w:styleId="HTMLTastatur">
    <w:name w:val="HTML Keyboard"/>
    <w:basedOn w:val="Absatz-Standardschriftart"/>
    <w:uiPriority w:val="99"/>
    <w:semiHidden/>
    <w:unhideWhenUsed/>
    <w:rsid w:val="00754B9A"/>
    <w:rPr>
      <w:rFonts w:ascii="Consolas" w:hAnsi="Consolas"/>
      <w:sz w:val="20"/>
      <w:szCs w:val="20"/>
    </w:rPr>
  </w:style>
  <w:style w:type="character" w:styleId="HTMLDefinition">
    <w:name w:val="HTML Definition"/>
    <w:basedOn w:val="Absatz-Standardschriftart"/>
    <w:uiPriority w:val="99"/>
    <w:semiHidden/>
    <w:unhideWhenUsed/>
    <w:rsid w:val="00754B9A"/>
    <w:rPr>
      <w:i/>
      <w:iCs/>
    </w:rPr>
  </w:style>
  <w:style w:type="character" w:styleId="HTMLCode">
    <w:name w:val="HTML Code"/>
    <w:basedOn w:val="Absatz-Standardschriftart"/>
    <w:uiPriority w:val="99"/>
    <w:semiHidden/>
    <w:unhideWhenUsed/>
    <w:rsid w:val="00754B9A"/>
    <w:rPr>
      <w:rFonts w:ascii="Consolas" w:hAnsi="Consolas"/>
      <w:sz w:val="20"/>
      <w:szCs w:val="20"/>
    </w:rPr>
  </w:style>
  <w:style w:type="character" w:styleId="HTMLZitat">
    <w:name w:val="HTML Cite"/>
    <w:basedOn w:val="Absatz-Standardschriftart"/>
    <w:uiPriority w:val="99"/>
    <w:semiHidden/>
    <w:unhideWhenUsed/>
    <w:rsid w:val="00754B9A"/>
    <w:rPr>
      <w:i/>
      <w:iCs/>
    </w:rPr>
  </w:style>
  <w:style w:type="paragraph" w:styleId="HTMLAdresse">
    <w:name w:val="HTML Address"/>
    <w:basedOn w:val="Standard"/>
    <w:link w:val="HTMLAdresseZchn"/>
    <w:uiPriority w:val="99"/>
    <w:semiHidden/>
    <w:unhideWhenUsed/>
    <w:rsid w:val="00754B9A"/>
    <w:pPr>
      <w:spacing w:line="240" w:lineRule="auto"/>
    </w:pPr>
    <w:rPr>
      <w:i/>
      <w:iCs/>
    </w:rPr>
  </w:style>
  <w:style w:type="character" w:customStyle="1" w:styleId="HTMLAdresseZchn">
    <w:name w:val="HTML Adresse Zchn"/>
    <w:basedOn w:val="Absatz-Standardschriftart"/>
    <w:link w:val="HTMLAdresse"/>
    <w:uiPriority w:val="99"/>
    <w:semiHidden/>
    <w:rsid w:val="00754B9A"/>
    <w:rPr>
      <w:i/>
      <w:iCs/>
    </w:rPr>
  </w:style>
  <w:style w:type="character" w:styleId="HTMLAkronym">
    <w:name w:val="HTML Acronym"/>
    <w:basedOn w:val="Absatz-Standardschriftart"/>
    <w:uiPriority w:val="99"/>
    <w:semiHidden/>
    <w:unhideWhenUsed/>
    <w:rsid w:val="00754B9A"/>
  </w:style>
  <w:style w:type="paragraph" w:styleId="StandardWeb">
    <w:name w:val="Normal (Web)"/>
    <w:basedOn w:val="Standard"/>
    <w:uiPriority w:val="99"/>
    <w:semiHidden/>
    <w:unhideWhenUsed/>
    <w:rsid w:val="00754B9A"/>
    <w:rPr>
      <w:rFonts w:ascii="Times New Roman" w:hAnsi="Times New Roman" w:cs="Times New Roman"/>
    </w:rPr>
  </w:style>
  <w:style w:type="paragraph" w:styleId="NurText">
    <w:name w:val="Plain Text"/>
    <w:basedOn w:val="Standard"/>
    <w:link w:val="NurTextZchn"/>
    <w:uiPriority w:val="99"/>
    <w:semiHidden/>
    <w:unhideWhenUsed/>
    <w:rsid w:val="00754B9A"/>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54B9A"/>
    <w:rPr>
      <w:rFonts w:ascii="Consolas" w:hAnsi="Consolas"/>
      <w:sz w:val="21"/>
      <w:szCs w:val="21"/>
    </w:rPr>
  </w:style>
  <w:style w:type="paragraph" w:styleId="Dokumentstruktur">
    <w:name w:val="Document Map"/>
    <w:basedOn w:val="Standard"/>
    <w:link w:val="DokumentstrukturZchn"/>
    <w:uiPriority w:val="99"/>
    <w:semiHidden/>
    <w:unhideWhenUsed/>
    <w:rsid w:val="00754B9A"/>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54B9A"/>
    <w:rPr>
      <w:rFonts w:ascii="Segoe UI" w:hAnsi="Segoe UI" w:cs="Segoe UI"/>
      <w:sz w:val="16"/>
      <w:szCs w:val="16"/>
    </w:rPr>
  </w:style>
  <w:style w:type="character" w:styleId="Hervorhebung">
    <w:name w:val="Emphasis"/>
    <w:basedOn w:val="Absatz-Standardschriftart"/>
    <w:uiPriority w:val="20"/>
    <w:qFormat/>
    <w:rsid w:val="00754B9A"/>
    <w:rPr>
      <w:i/>
      <w:iCs/>
    </w:rPr>
  </w:style>
  <w:style w:type="character" w:styleId="Fett">
    <w:name w:val="Strong"/>
    <w:basedOn w:val="Absatz-Standardschriftart"/>
    <w:uiPriority w:val="22"/>
    <w:qFormat/>
    <w:rsid w:val="00754B9A"/>
    <w:rPr>
      <w:b/>
      <w:bCs/>
    </w:rPr>
  </w:style>
  <w:style w:type="character" w:styleId="BesuchterLink">
    <w:name w:val="FollowedHyperlink"/>
    <w:basedOn w:val="Absatz-Standardschriftart"/>
    <w:uiPriority w:val="99"/>
    <w:semiHidden/>
    <w:unhideWhenUsed/>
    <w:rsid w:val="00754B9A"/>
    <w:rPr>
      <w:color w:val="954F72" w:themeColor="followedHyperlink"/>
      <w:u w:val="single"/>
    </w:rPr>
  </w:style>
  <w:style w:type="paragraph" w:styleId="Blocktext">
    <w:name w:val="Block Text"/>
    <w:basedOn w:val="Standard"/>
    <w:uiPriority w:val="99"/>
    <w:semiHidden/>
    <w:unhideWhenUsed/>
    <w:rsid w:val="00754B9A"/>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754B9A"/>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54B9A"/>
    <w:rPr>
      <w:sz w:val="16"/>
      <w:szCs w:val="16"/>
    </w:rPr>
  </w:style>
  <w:style w:type="paragraph" w:styleId="Textkrper-Einzug2">
    <w:name w:val="Body Text Indent 2"/>
    <w:basedOn w:val="Standard"/>
    <w:link w:val="Textkrper-Einzug2Zchn"/>
    <w:uiPriority w:val="99"/>
    <w:semiHidden/>
    <w:unhideWhenUsed/>
    <w:rsid w:val="00754B9A"/>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54B9A"/>
  </w:style>
  <w:style w:type="paragraph" w:styleId="Textkrper3">
    <w:name w:val="Body Text 3"/>
    <w:basedOn w:val="Standard"/>
    <w:link w:val="Textkrper3Zchn"/>
    <w:uiPriority w:val="99"/>
    <w:semiHidden/>
    <w:unhideWhenUsed/>
    <w:rsid w:val="00754B9A"/>
    <w:pPr>
      <w:spacing w:after="120"/>
    </w:pPr>
    <w:rPr>
      <w:sz w:val="16"/>
      <w:szCs w:val="16"/>
    </w:rPr>
  </w:style>
  <w:style w:type="character" w:customStyle="1" w:styleId="Textkrper3Zchn">
    <w:name w:val="Textkörper 3 Zchn"/>
    <w:basedOn w:val="Absatz-Standardschriftart"/>
    <w:link w:val="Textkrper3"/>
    <w:uiPriority w:val="99"/>
    <w:semiHidden/>
    <w:rsid w:val="00754B9A"/>
    <w:rPr>
      <w:sz w:val="16"/>
      <w:szCs w:val="16"/>
    </w:rPr>
  </w:style>
  <w:style w:type="paragraph" w:styleId="Textkrper2">
    <w:name w:val="Body Text 2"/>
    <w:basedOn w:val="Standard"/>
    <w:link w:val="Textkrper2Zchn"/>
    <w:uiPriority w:val="99"/>
    <w:semiHidden/>
    <w:unhideWhenUsed/>
    <w:rsid w:val="00754B9A"/>
    <w:pPr>
      <w:spacing w:after="120" w:line="480" w:lineRule="auto"/>
    </w:pPr>
  </w:style>
  <w:style w:type="character" w:customStyle="1" w:styleId="Textkrper2Zchn">
    <w:name w:val="Textkörper 2 Zchn"/>
    <w:basedOn w:val="Absatz-Standardschriftart"/>
    <w:link w:val="Textkrper2"/>
    <w:uiPriority w:val="99"/>
    <w:semiHidden/>
    <w:rsid w:val="00754B9A"/>
  </w:style>
  <w:style w:type="paragraph" w:styleId="Fu-Endnotenberschrift">
    <w:name w:val="Note Heading"/>
    <w:basedOn w:val="Standard"/>
    <w:next w:val="Standard"/>
    <w:link w:val="Fu-EndnotenberschriftZchn"/>
    <w:uiPriority w:val="99"/>
    <w:semiHidden/>
    <w:unhideWhenUsed/>
    <w:rsid w:val="00754B9A"/>
    <w:pPr>
      <w:spacing w:line="240" w:lineRule="auto"/>
    </w:pPr>
  </w:style>
  <w:style w:type="character" w:customStyle="1" w:styleId="Fu-EndnotenberschriftZchn">
    <w:name w:val="Fuß/-Endnotenüberschrift Zchn"/>
    <w:basedOn w:val="Absatz-Standardschriftart"/>
    <w:link w:val="Fu-Endnotenberschrift"/>
    <w:uiPriority w:val="99"/>
    <w:semiHidden/>
    <w:rsid w:val="00754B9A"/>
  </w:style>
  <w:style w:type="paragraph" w:styleId="Textkrper-Zeileneinzug">
    <w:name w:val="Body Text Indent"/>
    <w:basedOn w:val="Standard"/>
    <w:link w:val="Textkrper-ZeileneinzugZchn"/>
    <w:uiPriority w:val="99"/>
    <w:semiHidden/>
    <w:unhideWhenUsed/>
    <w:rsid w:val="00754B9A"/>
    <w:pPr>
      <w:spacing w:after="120"/>
      <w:ind w:left="283"/>
    </w:pPr>
  </w:style>
  <w:style w:type="character" w:customStyle="1" w:styleId="Textkrper-ZeileneinzugZchn">
    <w:name w:val="Textkörper-Zeileneinzug Zchn"/>
    <w:basedOn w:val="Absatz-Standardschriftart"/>
    <w:link w:val="Textkrper-Zeileneinzug"/>
    <w:uiPriority w:val="99"/>
    <w:semiHidden/>
    <w:rsid w:val="00754B9A"/>
  </w:style>
  <w:style w:type="paragraph" w:styleId="Textkrper-Erstzeileneinzug2">
    <w:name w:val="Body Text First Indent 2"/>
    <w:basedOn w:val="Textkrper-Zeileneinzug"/>
    <w:link w:val="Textkrper-Erstzeileneinzug2Zchn"/>
    <w:uiPriority w:val="99"/>
    <w:semiHidden/>
    <w:unhideWhenUsed/>
    <w:rsid w:val="00754B9A"/>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54B9A"/>
  </w:style>
  <w:style w:type="paragraph" w:styleId="Textkrper">
    <w:name w:val="Body Text"/>
    <w:basedOn w:val="Standard"/>
    <w:link w:val="TextkrperZchn"/>
    <w:uiPriority w:val="99"/>
    <w:semiHidden/>
    <w:unhideWhenUsed/>
    <w:rsid w:val="00754B9A"/>
    <w:pPr>
      <w:spacing w:after="120"/>
    </w:pPr>
  </w:style>
  <w:style w:type="character" w:customStyle="1" w:styleId="TextkrperZchn">
    <w:name w:val="Textkörper Zchn"/>
    <w:basedOn w:val="Absatz-Standardschriftart"/>
    <w:link w:val="Textkrper"/>
    <w:uiPriority w:val="99"/>
    <w:semiHidden/>
    <w:rsid w:val="00754B9A"/>
  </w:style>
  <w:style w:type="paragraph" w:styleId="Textkrper-Erstzeileneinzug">
    <w:name w:val="Body Text First Indent"/>
    <w:basedOn w:val="Textkrper"/>
    <w:link w:val="Textkrper-ErstzeileneinzugZchn"/>
    <w:uiPriority w:val="99"/>
    <w:semiHidden/>
    <w:unhideWhenUsed/>
    <w:rsid w:val="00754B9A"/>
    <w:pPr>
      <w:spacing w:after="0"/>
      <w:ind w:firstLine="360"/>
    </w:pPr>
  </w:style>
  <w:style w:type="character" w:customStyle="1" w:styleId="Textkrper-ErstzeileneinzugZchn">
    <w:name w:val="Textkörper-Erstzeileneinzug Zchn"/>
    <w:basedOn w:val="TextkrperZchn"/>
    <w:link w:val="Textkrper-Erstzeileneinzug"/>
    <w:uiPriority w:val="99"/>
    <w:semiHidden/>
    <w:rsid w:val="00754B9A"/>
  </w:style>
  <w:style w:type="paragraph" w:styleId="Datum">
    <w:name w:val="Date"/>
    <w:basedOn w:val="Standard"/>
    <w:next w:val="Standard"/>
    <w:link w:val="DatumZchn"/>
    <w:uiPriority w:val="99"/>
    <w:semiHidden/>
    <w:unhideWhenUsed/>
    <w:rsid w:val="00754B9A"/>
  </w:style>
  <w:style w:type="character" w:customStyle="1" w:styleId="DatumZchn">
    <w:name w:val="Datum Zchn"/>
    <w:basedOn w:val="Absatz-Standardschriftart"/>
    <w:link w:val="Datum"/>
    <w:uiPriority w:val="99"/>
    <w:semiHidden/>
    <w:rsid w:val="00754B9A"/>
  </w:style>
  <w:style w:type="paragraph" w:styleId="Anrede">
    <w:name w:val="Salutation"/>
    <w:basedOn w:val="Standard"/>
    <w:next w:val="Standard"/>
    <w:link w:val="AnredeZchn"/>
    <w:uiPriority w:val="99"/>
    <w:semiHidden/>
    <w:unhideWhenUsed/>
    <w:rsid w:val="00754B9A"/>
  </w:style>
  <w:style w:type="character" w:customStyle="1" w:styleId="AnredeZchn">
    <w:name w:val="Anrede Zchn"/>
    <w:basedOn w:val="Absatz-Standardschriftart"/>
    <w:link w:val="Anrede"/>
    <w:uiPriority w:val="99"/>
    <w:semiHidden/>
    <w:rsid w:val="00754B9A"/>
  </w:style>
  <w:style w:type="paragraph" w:styleId="Nachrichtenkopf">
    <w:name w:val="Message Header"/>
    <w:basedOn w:val="Standard"/>
    <w:link w:val="NachrichtenkopfZchn"/>
    <w:uiPriority w:val="99"/>
    <w:semiHidden/>
    <w:unhideWhenUsed/>
    <w:rsid w:val="00754B9A"/>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rPr>
  </w:style>
  <w:style w:type="character" w:customStyle="1" w:styleId="NachrichtenkopfZchn">
    <w:name w:val="Nachrichtenkopf Zchn"/>
    <w:basedOn w:val="Absatz-Standardschriftart"/>
    <w:link w:val="Nachrichtenkopf"/>
    <w:uiPriority w:val="99"/>
    <w:semiHidden/>
    <w:rsid w:val="00754B9A"/>
    <w:rPr>
      <w:rFonts w:asciiTheme="majorHAnsi" w:eastAsiaTheme="majorEastAsia" w:hAnsiTheme="majorHAnsi" w:cstheme="majorBidi"/>
      <w:shd w:val="pct20" w:color="auto" w:fill="auto"/>
    </w:rPr>
  </w:style>
  <w:style w:type="paragraph" w:styleId="Listenfortsetzung5">
    <w:name w:val="List Continue 5"/>
    <w:basedOn w:val="Standard"/>
    <w:uiPriority w:val="99"/>
    <w:semiHidden/>
    <w:unhideWhenUsed/>
    <w:rsid w:val="00754B9A"/>
    <w:pPr>
      <w:spacing w:after="120"/>
      <w:ind w:left="1415"/>
      <w:contextualSpacing/>
    </w:pPr>
  </w:style>
  <w:style w:type="paragraph" w:styleId="Listenfortsetzung4">
    <w:name w:val="List Continue 4"/>
    <w:basedOn w:val="Standard"/>
    <w:uiPriority w:val="99"/>
    <w:semiHidden/>
    <w:unhideWhenUsed/>
    <w:rsid w:val="00754B9A"/>
    <w:pPr>
      <w:spacing w:after="120"/>
      <w:ind w:left="1132"/>
      <w:contextualSpacing/>
    </w:pPr>
  </w:style>
  <w:style w:type="paragraph" w:styleId="Listenfortsetzung3">
    <w:name w:val="List Continue 3"/>
    <w:basedOn w:val="Standard"/>
    <w:uiPriority w:val="99"/>
    <w:semiHidden/>
    <w:unhideWhenUsed/>
    <w:rsid w:val="00754B9A"/>
    <w:pPr>
      <w:spacing w:after="120"/>
      <w:ind w:left="849"/>
      <w:contextualSpacing/>
    </w:pPr>
  </w:style>
  <w:style w:type="paragraph" w:styleId="Listenfortsetzung2">
    <w:name w:val="List Continue 2"/>
    <w:basedOn w:val="Standard"/>
    <w:uiPriority w:val="99"/>
    <w:semiHidden/>
    <w:unhideWhenUsed/>
    <w:rsid w:val="00754B9A"/>
    <w:pPr>
      <w:spacing w:after="120"/>
      <w:ind w:left="566"/>
      <w:contextualSpacing/>
    </w:pPr>
  </w:style>
  <w:style w:type="paragraph" w:styleId="Listenfortsetzung">
    <w:name w:val="List Continue"/>
    <w:basedOn w:val="Standard"/>
    <w:uiPriority w:val="99"/>
    <w:semiHidden/>
    <w:unhideWhenUsed/>
    <w:rsid w:val="00754B9A"/>
    <w:pPr>
      <w:spacing w:after="120"/>
      <w:ind w:left="283"/>
      <w:contextualSpacing/>
    </w:pPr>
  </w:style>
  <w:style w:type="paragraph" w:styleId="Unterschrift">
    <w:name w:val="Signature"/>
    <w:basedOn w:val="Standard"/>
    <w:link w:val="UnterschriftZchn"/>
    <w:uiPriority w:val="99"/>
    <w:semiHidden/>
    <w:unhideWhenUsed/>
    <w:rsid w:val="00754B9A"/>
    <w:pPr>
      <w:spacing w:line="240" w:lineRule="auto"/>
      <w:ind w:left="4252"/>
    </w:pPr>
  </w:style>
  <w:style w:type="character" w:customStyle="1" w:styleId="UnterschriftZchn">
    <w:name w:val="Unterschrift Zchn"/>
    <w:basedOn w:val="Absatz-Standardschriftart"/>
    <w:link w:val="Unterschrift"/>
    <w:uiPriority w:val="99"/>
    <w:semiHidden/>
    <w:rsid w:val="00754B9A"/>
  </w:style>
  <w:style w:type="paragraph" w:styleId="Gruformel">
    <w:name w:val="Closing"/>
    <w:basedOn w:val="Standard"/>
    <w:link w:val="GruformelZchn"/>
    <w:uiPriority w:val="99"/>
    <w:semiHidden/>
    <w:unhideWhenUsed/>
    <w:rsid w:val="00754B9A"/>
    <w:pPr>
      <w:spacing w:line="240" w:lineRule="auto"/>
      <w:ind w:left="4252"/>
    </w:pPr>
  </w:style>
  <w:style w:type="character" w:customStyle="1" w:styleId="GruformelZchn">
    <w:name w:val="Grußformel Zchn"/>
    <w:basedOn w:val="Absatz-Standardschriftart"/>
    <w:link w:val="Gruformel"/>
    <w:uiPriority w:val="99"/>
    <w:semiHidden/>
    <w:rsid w:val="00754B9A"/>
  </w:style>
  <w:style w:type="paragraph" w:styleId="Listennummer5">
    <w:name w:val="List Number 5"/>
    <w:basedOn w:val="Standard"/>
    <w:uiPriority w:val="99"/>
    <w:semiHidden/>
    <w:unhideWhenUsed/>
    <w:rsid w:val="00754B9A"/>
    <w:pPr>
      <w:numPr>
        <w:numId w:val="18"/>
      </w:numPr>
      <w:contextualSpacing/>
    </w:pPr>
  </w:style>
  <w:style w:type="paragraph" w:styleId="Listennummer4">
    <w:name w:val="List Number 4"/>
    <w:basedOn w:val="Standard"/>
    <w:uiPriority w:val="99"/>
    <w:semiHidden/>
    <w:unhideWhenUsed/>
    <w:rsid w:val="00754B9A"/>
    <w:pPr>
      <w:numPr>
        <w:numId w:val="19"/>
      </w:numPr>
      <w:contextualSpacing/>
    </w:pPr>
  </w:style>
  <w:style w:type="paragraph" w:styleId="Listennummer3">
    <w:name w:val="List Number 3"/>
    <w:basedOn w:val="Standard"/>
    <w:uiPriority w:val="99"/>
    <w:semiHidden/>
    <w:unhideWhenUsed/>
    <w:rsid w:val="00754B9A"/>
    <w:pPr>
      <w:numPr>
        <w:numId w:val="20"/>
      </w:numPr>
      <w:contextualSpacing/>
    </w:pPr>
  </w:style>
  <w:style w:type="paragraph" w:styleId="Listennummer2">
    <w:name w:val="List Number 2"/>
    <w:basedOn w:val="Standard"/>
    <w:uiPriority w:val="99"/>
    <w:semiHidden/>
    <w:unhideWhenUsed/>
    <w:rsid w:val="00754B9A"/>
    <w:pPr>
      <w:numPr>
        <w:numId w:val="21"/>
      </w:numPr>
      <w:contextualSpacing/>
    </w:pPr>
  </w:style>
  <w:style w:type="paragraph" w:styleId="Aufzhlungszeichen5">
    <w:name w:val="List Bullet 5"/>
    <w:basedOn w:val="Standard"/>
    <w:uiPriority w:val="99"/>
    <w:semiHidden/>
    <w:unhideWhenUsed/>
    <w:rsid w:val="00754B9A"/>
    <w:pPr>
      <w:numPr>
        <w:numId w:val="22"/>
      </w:numPr>
      <w:contextualSpacing/>
    </w:pPr>
  </w:style>
  <w:style w:type="paragraph" w:styleId="Aufzhlungszeichen4">
    <w:name w:val="List Bullet 4"/>
    <w:basedOn w:val="Standard"/>
    <w:uiPriority w:val="99"/>
    <w:semiHidden/>
    <w:unhideWhenUsed/>
    <w:rsid w:val="00754B9A"/>
    <w:pPr>
      <w:numPr>
        <w:numId w:val="23"/>
      </w:numPr>
      <w:contextualSpacing/>
    </w:pPr>
  </w:style>
  <w:style w:type="paragraph" w:styleId="Aufzhlungszeichen3">
    <w:name w:val="List Bullet 3"/>
    <w:basedOn w:val="Standard"/>
    <w:uiPriority w:val="99"/>
    <w:semiHidden/>
    <w:unhideWhenUsed/>
    <w:rsid w:val="00754B9A"/>
    <w:pPr>
      <w:numPr>
        <w:numId w:val="24"/>
      </w:numPr>
      <w:contextualSpacing/>
    </w:pPr>
  </w:style>
  <w:style w:type="paragraph" w:styleId="Aufzhlungszeichen2">
    <w:name w:val="List Bullet 2"/>
    <w:basedOn w:val="Standard"/>
    <w:uiPriority w:val="99"/>
    <w:semiHidden/>
    <w:unhideWhenUsed/>
    <w:rsid w:val="00754B9A"/>
    <w:pPr>
      <w:numPr>
        <w:numId w:val="25"/>
      </w:numPr>
      <w:contextualSpacing/>
    </w:pPr>
  </w:style>
  <w:style w:type="paragraph" w:styleId="Liste5">
    <w:name w:val="List 5"/>
    <w:basedOn w:val="Standard"/>
    <w:uiPriority w:val="99"/>
    <w:semiHidden/>
    <w:unhideWhenUsed/>
    <w:rsid w:val="00754B9A"/>
    <w:pPr>
      <w:ind w:left="1415" w:hanging="283"/>
      <w:contextualSpacing/>
    </w:pPr>
  </w:style>
  <w:style w:type="paragraph" w:styleId="Liste4">
    <w:name w:val="List 4"/>
    <w:basedOn w:val="Standard"/>
    <w:uiPriority w:val="99"/>
    <w:semiHidden/>
    <w:unhideWhenUsed/>
    <w:rsid w:val="00754B9A"/>
    <w:pPr>
      <w:ind w:left="1132" w:hanging="283"/>
      <w:contextualSpacing/>
    </w:pPr>
  </w:style>
  <w:style w:type="paragraph" w:styleId="Liste3">
    <w:name w:val="List 3"/>
    <w:basedOn w:val="Standard"/>
    <w:uiPriority w:val="99"/>
    <w:semiHidden/>
    <w:unhideWhenUsed/>
    <w:rsid w:val="00754B9A"/>
    <w:pPr>
      <w:ind w:left="849" w:hanging="283"/>
      <w:contextualSpacing/>
    </w:pPr>
  </w:style>
  <w:style w:type="paragraph" w:styleId="Liste2">
    <w:name w:val="List 2"/>
    <w:basedOn w:val="Standard"/>
    <w:uiPriority w:val="99"/>
    <w:semiHidden/>
    <w:unhideWhenUsed/>
    <w:rsid w:val="00754B9A"/>
    <w:pPr>
      <w:ind w:left="566" w:hanging="283"/>
      <w:contextualSpacing/>
    </w:pPr>
  </w:style>
  <w:style w:type="paragraph" w:styleId="Listennummer">
    <w:name w:val="List Number"/>
    <w:basedOn w:val="Standard"/>
    <w:uiPriority w:val="99"/>
    <w:semiHidden/>
    <w:unhideWhenUsed/>
    <w:rsid w:val="00754B9A"/>
    <w:pPr>
      <w:numPr>
        <w:numId w:val="26"/>
      </w:numPr>
      <w:contextualSpacing/>
    </w:pPr>
  </w:style>
  <w:style w:type="paragraph" w:styleId="Aufzhlungszeichen">
    <w:name w:val="List Bullet"/>
    <w:basedOn w:val="Standard"/>
    <w:uiPriority w:val="99"/>
    <w:semiHidden/>
    <w:unhideWhenUsed/>
    <w:rsid w:val="00754B9A"/>
    <w:pPr>
      <w:numPr>
        <w:numId w:val="27"/>
      </w:numPr>
      <w:contextualSpacing/>
    </w:pPr>
  </w:style>
  <w:style w:type="paragraph" w:styleId="Liste">
    <w:name w:val="List"/>
    <w:basedOn w:val="Standard"/>
    <w:uiPriority w:val="99"/>
    <w:semiHidden/>
    <w:unhideWhenUsed/>
    <w:rsid w:val="00754B9A"/>
    <w:pPr>
      <w:ind w:left="283" w:hanging="283"/>
      <w:contextualSpacing/>
    </w:pPr>
  </w:style>
  <w:style w:type="paragraph" w:styleId="RGV-berschrift">
    <w:name w:val="toa heading"/>
    <w:basedOn w:val="Standard"/>
    <w:next w:val="Standard"/>
    <w:uiPriority w:val="99"/>
    <w:semiHidden/>
    <w:unhideWhenUsed/>
    <w:rsid w:val="00754B9A"/>
    <w:pPr>
      <w:spacing w:before="120"/>
    </w:pPr>
    <w:rPr>
      <w:rFonts w:asciiTheme="majorHAnsi" w:eastAsiaTheme="majorEastAsia" w:hAnsiTheme="majorHAnsi" w:cstheme="majorBidi"/>
      <w:b/>
      <w:bCs/>
    </w:rPr>
  </w:style>
  <w:style w:type="paragraph" w:styleId="Makrotext">
    <w:name w:val="macro"/>
    <w:link w:val="MakrotextZchn"/>
    <w:uiPriority w:val="99"/>
    <w:semiHidden/>
    <w:unhideWhenUsed/>
    <w:rsid w:val="00754B9A"/>
    <w:pPr>
      <w:tabs>
        <w:tab w:val="left" w:pos="480"/>
        <w:tab w:val="left" w:pos="960"/>
        <w:tab w:val="left" w:pos="1440"/>
        <w:tab w:val="left" w:pos="1920"/>
        <w:tab w:val="left" w:pos="2400"/>
        <w:tab w:val="left" w:pos="2880"/>
        <w:tab w:val="left" w:pos="3360"/>
        <w:tab w:val="left" w:pos="3840"/>
        <w:tab w:val="left" w:pos="4320"/>
      </w:tabs>
      <w:spacing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754B9A"/>
    <w:rPr>
      <w:rFonts w:ascii="Consolas" w:hAnsi="Consolas"/>
      <w:sz w:val="20"/>
      <w:szCs w:val="20"/>
    </w:rPr>
  </w:style>
  <w:style w:type="paragraph" w:styleId="Rechtsgrundlagenverzeichnis">
    <w:name w:val="table of authorities"/>
    <w:basedOn w:val="Standard"/>
    <w:next w:val="Standard"/>
    <w:uiPriority w:val="99"/>
    <w:semiHidden/>
    <w:unhideWhenUsed/>
    <w:rsid w:val="00754B9A"/>
    <w:pPr>
      <w:ind w:left="240" w:hanging="240"/>
    </w:pPr>
  </w:style>
  <w:style w:type="paragraph" w:styleId="Endnotentext">
    <w:name w:val="endnote text"/>
    <w:basedOn w:val="Standard"/>
    <w:link w:val="EndnotentextZchn"/>
    <w:uiPriority w:val="99"/>
    <w:semiHidden/>
    <w:unhideWhenUsed/>
    <w:rsid w:val="00754B9A"/>
    <w:pPr>
      <w:spacing w:line="240" w:lineRule="auto"/>
    </w:pPr>
    <w:rPr>
      <w:sz w:val="20"/>
      <w:szCs w:val="20"/>
    </w:rPr>
  </w:style>
  <w:style w:type="character" w:customStyle="1" w:styleId="EndnotentextZchn">
    <w:name w:val="Endnotentext Zchn"/>
    <w:basedOn w:val="Absatz-Standardschriftart"/>
    <w:link w:val="Endnotentext"/>
    <w:uiPriority w:val="99"/>
    <w:semiHidden/>
    <w:rsid w:val="00754B9A"/>
    <w:rPr>
      <w:sz w:val="20"/>
      <w:szCs w:val="20"/>
    </w:rPr>
  </w:style>
  <w:style w:type="character" w:styleId="Endnotenzeichen">
    <w:name w:val="endnote reference"/>
    <w:basedOn w:val="Absatz-Standardschriftart"/>
    <w:uiPriority w:val="99"/>
    <w:semiHidden/>
    <w:unhideWhenUsed/>
    <w:rsid w:val="00754B9A"/>
    <w:rPr>
      <w:vertAlign w:val="superscript"/>
    </w:rPr>
  </w:style>
  <w:style w:type="character" w:styleId="Zeilennummer">
    <w:name w:val="line number"/>
    <w:basedOn w:val="Absatz-Standardschriftart"/>
    <w:uiPriority w:val="99"/>
    <w:semiHidden/>
    <w:unhideWhenUsed/>
    <w:rsid w:val="00754B9A"/>
  </w:style>
  <w:style w:type="paragraph" w:styleId="Umschlagabsenderadresse">
    <w:name w:val="envelope return"/>
    <w:basedOn w:val="Standard"/>
    <w:uiPriority w:val="99"/>
    <w:semiHidden/>
    <w:unhideWhenUsed/>
    <w:rsid w:val="00754B9A"/>
    <w:pPr>
      <w:spacing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54B9A"/>
    <w:pPr>
      <w:framePr w:w="4320" w:h="2160" w:hRule="exact" w:hSpace="141" w:wrap="auto" w:hAnchor="page" w:xAlign="center" w:yAlign="bottom"/>
      <w:spacing w:line="240" w:lineRule="auto"/>
      <w:ind w:left="1"/>
    </w:pPr>
    <w:rPr>
      <w:rFonts w:asciiTheme="majorHAnsi" w:eastAsiaTheme="majorEastAsia" w:hAnsiTheme="majorHAnsi" w:cstheme="majorBidi"/>
    </w:rPr>
  </w:style>
  <w:style w:type="paragraph" w:styleId="Index1">
    <w:name w:val="index 1"/>
    <w:basedOn w:val="Standard"/>
    <w:next w:val="Standard"/>
    <w:autoRedefine/>
    <w:uiPriority w:val="99"/>
    <w:semiHidden/>
    <w:unhideWhenUsed/>
    <w:rsid w:val="00754B9A"/>
    <w:pPr>
      <w:spacing w:line="240" w:lineRule="auto"/>
      <w:ind w:left="240" w:hanging="240"/>
    </w:pPr>
  </w:style>
  <w:style w:type="paragraph" w:styleId="Indexberschrift">
    <w:name w:val="index heading"/>
    <w:basedOn w:val="Standard"/>
    <w:next w:val="Index1"/>
    <w:uiPriority w:val="99"/>
    <w:semiHidden/>
    <w:unhideWhenUsed/>
    <w:rsid w:val="00754B9A"/>
    <w:rPr>
      <w:rFonts w:asciiTheme="majorHAnsi" w:eastAsiaTheme="majorEastAsia" w:hAnsiTheme="majorHAnsi" w:cstheme="majorBidi"/>
      <w:b/>
      <w:bCs/>
    </w:rPr>
  </w:style>
  <w:style w:type="paragraph" w:styleId="Standardeinzug">
    <w:name w:val="Normal Indent"/>
    <w:basedOn w:val="Standard"/>
    <w:uiPriority w:val="99"/>
    <w:semiHidden/>
    <w:unhideWhenUsed/>
    <w:rsid w:val="00754B9A"/>
    <w:pPr>
      <w:ind w:left="708"/>
    </w:pPr>
  </w:style>
  <w:style w:type="paragraph" w:styleId="Index9">
    <w:name w:val="index 9"/>
    <w:basedOn w:val="Standard"/>
    <w:next w:val="Standard"/>
    <w:autoRedefine/>
    <w:uiPriority w:val="99"/>
    <w:semiHidden/>
    <w:unhideWhenUsed/>
    <w:rsid w:val="00754B9A"/>
    <w:pPr>
      <w:spacing w:line="240" w:lineRule="auto"/>
      <w:ind w:left="2160" w:hanging="240"/>
    </w:pPr>
  </w:style>
  <w:style w:type="paragraph" w:styleId="Index8">
    <w:name w:val="index 8"/>
    <w:basedOn w:val="Standard"/>
    <w:next w:val="Standard"/>
    <w:autoRedefine/>
    <w:uiPriority w:val="99"/>
    <w:semiHidden/>
    <w:unhideWhenUsed/>
    <w:rsid w:val="00754B9A"/>
    <w:pPr>
      <w:spacing w:line="240" w:lineRule="auto"/>
      <w:ind w:left="1920" w:hanging="240"/>
    </w:pPr>
  </w:style>
  <w:style w:type="paragraph" w:styleId="Index7">
    <w:name w:val="index 7"/>
    <w:basedOn w:val="Standard"/>
    <w:next w:val="Standard"/>
    <w:autoRedefine/>
    <w:uiPriority w:val="99"/>
    <w:semiHidden/>
    <w:unhideWhenUsed/>
    <w:rsid w:val="00754B9A"/>
    <w:pPr>
      <w:spacing w:line="240" w:lineRule="auto"/>
      <w:ind w:left="1680" w:hanging="240"/>
    </w:pPr>
  </w:style>
  <w:style w:type="paragraph" w:styleId="Index6">
    <w:name w:val="index 6"/>
    <w:basedOn w:val="Standard"/>
    <w:next w:val="Standard"/>
    <w:autoRedefine/>
    <w:uiPriority w:val="99"/>
    <w:semiHidden/>
    <w:unhideWhenUsed/>
    <w:rsid w:val="00754B9A"/>
    <w:pPr>
      <w:spacing w:line="240" w:lineRule="auto"/>
      <w:ind w:left="1440" w:hanging="240"/>
    </w:pPr>
  </w:style>
  <w:style w:type="paragraph" w:styleId="Index5">
    <w:name w:val="index 5"/>
    <w:basedOn w:val="Standard"/>
    <w:next w:val="Standard"/>
    <w:autoRedefine/>
    <w:uiPriority w:val="99"/>
    <w:semiHidden/>
    <w:unhideWhenUsed/>
    <w:rsid w:val="00754B9A"/>
    <w:pPr>
      <w:spacing w:line="240" w:lineRule="auto"/>
      <w:ind w:left="1200" w:hanging="240"/>
    </w:pPr>
  </w:style>
  <w:style w:type="paragraph" w:styleId="Index4">
    <w:name w:val="index 4"/>
    <w:basedOn w:val="Standard"/>
    <w:next w:val="Standard"/>
    <w:autoRedefine/>
    <w:uiPriority w:val="99"/>
    <w:semiHidden/>
    <w:unhideWhenUsed/>
    <w:rsid w:val="00754B9A"/>
    <w:pPr>
      <w:spacing w:line="240" w:lineRule="auto"/>
      <w:ind w:left="960" w:hanging="240"/>
    </w:pPr>
  </w:style>
  <w:style w:type="paragraph" w:styleId="Index3">
    <w:name w:val="index 3"/>
    <w:basedOn w:val="Standard"/>
    <w:next w:val="Standard"/>
    <w:autoRedefine/>
    <w:uiPriority w:val="99"/>
    <w:semiHidden/>
    <w:unhideWhenUsed/>
    <w:rsid w:val="00754B9A"/>
    <w:pPr>
      <w:spacing w:line="240" w:lineRule="auto"/>
      <w:ind w:left="720" w:hanging="240"/>
    </w:pPr>
  </w:style>
  <w:style w:type="paragraph" w:styleId="Index2">
    <w:name w:val="index 2"/>
    <w:basedOn w:val="Standard"/>
    <w:next w:val="Standard"/>
    <w:autoRedefine/>
    <w:uiPriority w:val="99"/>
    <w:semiHidden/>
    <w:unhideWhenUsed/>
    <w:rsid w:val="00754B9A"/>
    <w:pPr>
      <w:spacing w:line="240" w:lineRule="auto"/>
      <w:ind w:left="480" w:hanging="240"/>
    </w:pPr>
  </w:style>
  <w:style w:type="character" w:customStyle="1" w:styleId="berschrift9Zchn">
    <w:name w:val="Überschrift 9 Zchn"/>
    <w:basedOn w:val="Absatz-Standardschriftart"/>
    <w:link w:val="berschrift9"/>
    <w:uiPriority w:val="9"/>
    <w:semiHidden/>
    <w:rsid w:val="00754B9A"/>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754B9A"/>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754B9A"/>
    <w:rPr>
      <w:rFonts w:asciiTheme="majorHAnsi" w:eastAsiaTheme="majorEastAsia" w:hAnsiTheme="majorHAnsi" w:cstheme="majorBidi"/>
      <w:i/>
      <w:iCs/>
      <w:color w:val="1F4D78" w:themeColor="accent1" w:themeShade="7F"/>
    </w:rPr>
  </w:style>
  <w:style w:type="character" w:customStyle="1" w:styleId="berschrift6Zchn">
    <w:name w:val="Überschrift 6 Zchn"/>
    <w:basedOn w:val="Absatz-Standardschriftart"/>
    <w:link w:val="berschrift6"/>
    <w:uiPriority w:val="9"/>
    <w:semiHidden/>
    <w:rsid w:val="00754B9A"/>
    <w:rPr>
      <w:rFonts w:asciiTheme="majorHAnsi" w:eastAsiaTheme="majorEastAsia" w:hAnsiTheme="majorHAnsi" w:cstheme="majorBidi"/>
      <w:color w:val="1F4D78" w:themeColor="accent1" w:themeShade="7F"/>
    </w:rPr>
  </w:style>
  <w:style w:type="paragraph" w:customStyle="1" w:styleId="CitaviBibliographyEntry">
    <w:name w:val="Citavi Bibliography Entry"/>
    <w:basedOn w:val="Standard"/>
    <w:link w:val="CitaviBibliographyEntryZchn"/>
    <w:rsid w:val="00754B9A"/>
    <w:pPr>
      <w:tabs>
        <w:tab w:val="left" w:pos="397"/>
      </w:tabs>
      <w:ind w:left="397" w:hanging="397"/>
      <w:jc w:val="left"/>
    </w:pPr>
  </w:style>
  <w:style w:type="character" w:customStyle="1" w:styleId="CitaviBibliographyEntryZchn">
    <w:name w:val="Citavi Bibliography Entry Zchn"/>
    <w:basedOn w:val="Absatz-Standardschriftart"/>
    <w:link w:val="CitaviBibliographyEntry"/>
    <w:rsid w:val="00754B9A"/>
  </w:style>
  <w:style w:type="paragraph" w:customStyle="1" w:styleId="CitaviBibliographyHeading">
    <w:name w:val="Citavi Bibliography Heading"/>
    <w:basedOn w:val="berschrift1"/>
    <w:link w:val="CitaviBibliographyHeadingZchn"/>
    <w:rsid w:val="00754B9A"/>
    <w:pPr>
      <w:jc w:val="left"/>
    </w:pPr>
  </w:style>
  <w:style w:type="character" w:customStyle="1" w:styleId="CitaviBibliographyHeadingZchn">
    <w:name w:val="Citavi Bibliography Heading Zchn"/>
    <w:basedOn w:val="Absatz-Standardschriftart"/>
    <w:link w:val="CitaviBibliographyHeading"/>
    <w:rsid w:val="00754B9A"/>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8427379">
      <w:bodyDiv w:val="1"/>
      <w:marLeft w:val="0"/>
      <w:marRight w:val="0"/>
      <w:marTop w:val="0"/>
      <w:marBottom w:val="0"/>
      <w:divBdr>
        <w:top w:val="none" w:sz="0" w:space="0" w:color="auto"/>
        <w:left w:val="none" w:sz="0" w:space="0" w:color="auto"/>
        <w:bottom w:val="none" w:sz="0" w:space="0" w:color="auto"/>
        <w:right w:val="none" w:sz="0" w:space="0" w:color="auto"/>
      </w:divBdr>
    </w:div>
    <w:div w:id="1787190379">
      <w:bodyDiv w:val="1"/>
      <w:marLeft w:val="0"/>
      <w:marRight w:val="0"/>
      <w:marTop w:val="0"/>
      <w:marBottom w:val="0"/>
      <w:divBdr>
        <w:top w:val="none" w:sz="0" w:space="0" w:color="auto"/>
        <w:left w:val="none" w:sz="0" w:space="0" w:color="auto"/>
        <w:bottom w:val="none" w:sz="0" w:space="0" w:color="auto"/>
        <w:right w:val="none" w:sz="0" w:space="0" w:color="auto"/>
      </w:divBdr>
    </w:div>
    <w:div w:id="19725153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hyperlink" Target="https://upload.wikimedia.org/wikipedia/commons/thumb/4/41/Commons-logo-en.svg/608px-Commons-logo-en.svg.png" TargetMode="External"/><Relationship Id="rId14" Type="http://schemas.openxmlformats.org/officeDocument/2006/relationships/hyperlink" Target="http://www.xuggle.com/public/images/xuggle-logo.png" TargetMode="Externa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1A5121E-F07C-EE46-AE4C-76B7D56694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6402</Words>
  <Characters>40334</Characters>
  <Application>Microsoft Macintosh Word</Application>
  <DocSecurity>0</DocSecurity>
  <Lines>336</Lines>
  <Paragraphs>93</Paragraphs>
  <ScaleCrop>false</ScaleCrop>
  <HeadingPairs>
    <vt:vector size="4" baseType="variant">
      <vt:variant>
        <vt:lpstr>Titel</vt:lpstr>
      </vt:variant>
      <vt:variant>
        <vt:i4>1</vt:i4>
      </vt:variant>
      <vt:variant>
        <vt:lpstr>Headings</vt:lpstr>
      </vt:variant>
      <vt:variant>
        <vt:i4>15</vt:i4>
      </vt:variant>
    </vt:vector>
  </HeadingPairs>
  <TitlesOfParts>
    <vt:vector size="16" baseType="lpstr">
      <vt:lpstr/>
      <vt:lpstr>Einleitung</vt:lpstr>
      <vt:lpstr>Idee</vt:lpstr>
      <vt:lpstr>    Input</vt:lpstr>
      <vt:lpstr>        Wikimedia</vt:lpstr>
      <vt:lpstr>    Verarbeitung</vt:lpstr>
      <vt:lpstr>    Output</vt:lpstr>
      <vt:lpstr>    </vt:lpstr>
      <vt:lpstr>Verwendete Tools</vt:lpstr>
      <vt:lpstr>    HBase</vt:lpstr>
      <vt:lpstr>    Map Reduce</vt:lpstr>
      <vt:lpstr>    Hadoop File System</vt:lpstr>
      <vt:lpstr>    Oozie</vt:lpstr>
      <vt:lpstr>Ergebnisse</vt:lpstr>
      <vt:lpstr>Visionen</vt:lpstr>
      <vt:lpstr>Fazit</vt:lpstr>
    </vt:vector>
  </TitlesOfParts>
  <Company/>
  <LinksUpToDate>false</LinksUpToDate>
  <CharactersWithSpaces>466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ix Lohrengel</dc:creator>
  <cp:keywords/>
  <dc:description/>
  <cp:lastModifiedBy>André Meier</cp:lastModifiedBy>
  <cp:revision>292</cp:revision>
  <dcterms:created xsi:type="dcterms:W3CDTF">2016-02-24T10:00:00Z</dcterms:created>
  <dcterms:modified xsi:type="dcterms:W3CDTF">2016-02-24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Ben\Documents\Citavi 5\Projects\BDE\BDE.ctv5</vt:lpwstr>
  </property>
  <property fmtid="{D5CDD505-2E9C-101B-9397-08002B2CF9AE}" pid="3" name="CitaviDocumentProperty_7">
    <vt:lpwstr>BDE</vt:lpwstr>
  </property>
  <property fmtid="{D5CDD505-2E9C-101B-9397-08002B2CF9AE}" pid="4" name="CitaviDocumentProperty_0">
    <vt:lpwstr>ae1b2b1f-66fe-42ed-a6c1-0c7a50f182b0</vt:lpwstr>
  </property>
  <property fmtid="{D5CDD505-2E9C-101B-9397-08002B2CF9AE}" pid="5" name="CitaviDocumentProperty_6">
    <vt:lpwstr>False</vt:lpwstr>
  </property>
  <property fmtid="{D5CDD505-2E9C-101B-9397-08002B2CF9AE}" pid="6" name="CitaviDocumentProperty_1">
    <vt:lpwstr>5.2.0.8</vt:lpwstr>
  </property>
</Properties>
</file>